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69B57" w14:textId="77777777" w:rsidR="00B90EEF" w:rsidRPr="0027597E" w:rsidRDefault="00B90EEF" w:rsidP="00B90EEF">
      <w:pPr>
        <w:spacing w:line="480" w:lineRule="auto"/>
        <w:jc w:val="left"/>
        <w:rPr>
          <w:rFonts w:ascii="Times New Roman" w:hAnsi="Times New Roman" w:cs="Times New Roman"/>
          <w:b/>
        </w:rPr>
      </w:pPr>
      <w:r w:rsidRPr="0027597E">
        <w:rPr>
          <w:rFonts w:ascii="Times New Roman" w:hAnsi="Times New Roman" w:cs="Times New Roman"/>
          <w:bCs/>
          <w:i/>
          <w:iCs/>
          <w:sz w:val="24"/>
          <w:szCs w:val="24"/>
        </w:rPr>
        <w:t xml:space="preserve">For submission to </w:t>
      </w:r>
      <w:r w:rsidRPr="00C22A3B">
        <w:rPr>
          <w:rFonts w:ascii="Times New Roman" w:hAnsi="Times New Roman" w:cs="Times New Roman"/>
          <w:bCs/>
          <w:i/>
          <w:iCs/>
          <w:sz w:val="24"/>
          <w:szCs w:val="24"/>
        </w:rPr>
        <w:t>Royal Society Open Science</w:t>
      </w:r>
    </w:p>
    <w:p w14:paraId="1EA24D6C" w14:textId="77777777" w:rsidR="00B90EEF" w:rsidRPr="0027597E" w:rsidRDefault="00B90EEF" w:rsidP="00B90EEF">
      <w:pPr>
        <w:spacing w:line="480" w:lineRule="auto"/>
        <w:rPr>
          <w:rFonts w:ascii="Times New Roman" w:hAnsi="Times New Roman" w:cs="Times New Roman"/>
          <w:b/>
        </w:rPr>
      </w:pPr>
      <w:r w:rsidRPr="0027597E">
        <w:rPr>
          <w:rFonts w:ascii="Times New Roman" w:hAnsi="Times New Roman" w:cs="Times New Roman"/>
          <w:b/>
        </w:rPr>
        <w:t>Carcass size, not source or taxon, dictates breeding performance and carcass use in burying beetle</w:t>
      </w:r>
    </w:p>
    <w:p w14:paraId="5380E29A" w14:textId="77777777" w:rsidR="00B90EEF" w:rsidRPr="0027597E" w:rsidRDefault="00B90EEF" w:rsidP="00B90EEF">
      <w:pPr>
        <w:spacing w:line="480" w:lineRule="auto"/>
        <w:rPr>
          <w:rFonts w:ascii="Times New Roman" w:eastAsia="PMingLiU" w:hAnsi="Times New Roman" w:cs="Times New Roman"/>
          <w:sz w:val="24"/>
          <w:szCs w:val="24"/>
        </w:rPr>
      </w:pPr>
    </w:p>
    <w:p w14:paraId="12821AE5" w14:textId="77777777" w:rsidR="00B90EEF" w:rsidRPr="0027597E" w:rsidRDefault="00B90EEF" w:rsidP="00B90EEF">
      <w:pPr>
        <w:spacing w:line="480" w:lineRule="auto"/>
        <w:rPr>
          <w:rFonts w:ascii="Times New Roman" w:hAnsi="Times New Roman" w:cs="Times New Roman"/>
          <w:sz w:val="24"/>
          <w:szCs w:val="24"/>
          <w:vertAlign w:val="superscript"/>
        </w:rPr>
      </w:pPr>
      <w:r w:rsidRPr="0027597E">
        <w:rPr>
          <w:rFonts w:ascii="Times New Roman" w:hAnsi="Times New Roman" w:cs="Times New Roman"/>
          <w:sz w:val="24"/>
          <w:szCs w:val="24"/>
        </w:rPr>
        <w:t>Gen-Chang Hsu</w:t>
      </w: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 Wei-Jiun Lin</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Chi-Heng Hsieh</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Yue-Jia Lee</w:t>
      </w: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w:t>
      </w:r>
      <w:r w:rsidRPr="0027597E">
        <w:rPr>
          <w:rFonts w:ascii="Times New Roman" w:hAnsi="Times New Roman" w:cs="Times New Roman"/>
          <w:sz w:val="24"/>
          <w:szCs w:val="24"/>
          <w:vertAlign w:val="superscript"/>
        </w:rPr>
        <w:t xml:space="preserve"> </w:t>
      </w:r>
      <w:r w:rsidRPr="0027597E">
        <w:rPr>
          <w:rFonts w:ascii="Times New Roman" w:hAnsi="Times New Roman" w:cs="Times New Roman"/>
          <w:sz w:val="24"/>
          <w:szCs w:val="24"/>
        </w:rPr>
        <w:t>Syuan-Jyun Sun</w:t>
      </w:r>
      <w:r w:rsidRPr="0027597E">
        <w:rPr>
          <w:rFonts w:ascii="Times New Roman" w:hAnsi="Times New Roman" w:cs="Times New Roman"/>
          <w:sz w:val="24"/>
          <w:szCs w:val="24"/>
          <w:vertAlign w:val="superscript"/>
        </w:rPr>
        <w:t>4,*</w:t>
      </w:r>
    </w:p>
    <w:p w14:paraId="244E7AB7" w14:textId="77777777" w:rsidR="00B90EEF" w:rsidRPr="0027597E" w:rsidRDefault="00B90EEF" w:rsidP="00B90EEF">
      <w:pPr>
        <w:spacing w:line="480" w:lineRule="auto"/>
        <w:jc w:val="left"/>
        <w:rPr>
          <w:rFonts w:ascii="Times New Roman" w:hAnsi="Times New Roman" w:cs="Times New Roman"/>
          <w:sz w:val="24"/>
          <w:szCs w:val="24"/>
        </w:rPr>
      </w:pPr>
    </w:p>
    <w:p w14:paraId="71C688CE"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Department of Entomology, Cornell University, Ithaca, New York, USA</w:t>
      </w:r>
    </w:p>
    <w:p w14:paraId="687B4E3B"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Institute of Ecology and Evolutionary Biology, National Taiwan University, Taipei, Taiwan</w:t>
      </w:r>
    </w:p>
    <w:p w14:paraId="5D750FF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Institute of Food Science and Technology, National Taiwan University, Taipei, Taiwan</w:t>
      </w:r>
    </w:p>
    <w:p w14:paraId="6EF24B1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4</w:t>
      </w:r>
      <w:r w:rsidRPr="0027597E">
        <w:rPr>
          <w:rFonts w:ascii="Times New Roman" w:hAnsi="Times New Roman" w:cs="Times New Roman"/>
          <w:sz w:val="24"/>
          <w:szCs w:val="24"/>
        </w:rPr>
        <w:t>International Degree Program in Climate Change and Sustainable Development, National Taiwan University, Taipei, Taiwan</w:t>
      </w:r>
    </w:p>
    <w:p w14:paraId="6037EC26" w14:textId="77777777" w:rsidR="00B90EEF" w:rsidRPr="0027597E" w:rsidRDefault="00B90EEF" w:rsidP="00B90EEF">
      <w:pPr>
        <w:spacing w:line="480" w:lineRule="auto"/>
        <w:rPr>
          <w:rFonts w:ascii="Times New Roman" w:hAnsi="Times New Roman" w:cs="Times New Roman"/>
          <w:sz w:val="24"/>
          <w:szCs w:val="24"/>
        </w:rPr>
      </w:pPr>
    </w:p>
    <w:p w14:paraId="5C6B6790" w14:textId="77777777" w:rsidR="00B90EEF" w:rsidRPr="0027597E" w:rsidRDefault="00B90EEF" w:rsidP="00B90EEF">
      <w:pPr>
        <w:spacing w:line="480" w:lineRule="auto"/>
        <w:rPr>
          <w:rFonts w:ascii="Times New Roman" w:hAnsi="Times New Roman" w:cs="Times New Roman"/>
          <w:bCs/>
          <w:sz w:val="24"/>
          <w:szCs w:val="24"/>
        </w:rPr>
      </w:pPr>
      <w:r w:rsidRPr="0027597E">
        <w:rPr>
          <w:rFonts w:ascii="Times New Roman" w:hAnsi="Times New Roman" w:cs="Times New Roman"/>
          <w:sz w:val="24"/>
          <w:szCs w:val="24"/>
          <w:vertAlign w:val="superscript"/>
        </w:rPr>
        <w:t>†</w:t>
      </w:r>
      <w:r w:rsidRPr="0027597E">
        <w:rPr>
          <w:rFonts w:ascii="Times New Roman" w:hAnsi="Times New Roman" w:cs="Times New Roman"/>
          <w:bCs/>
          <w:sz w:val="24"/>
          <w:szCs w:val="24"/>
        </w:rPr>
        <w:t>These authors contributed equally to this study.</w:t>
      </w:r>
    </w:p>
    <w:p w14:paraId="1F70DF8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b/>
          <w:sz w:val="24"/>
          <w:szCs w:val="24"/>
        </w:rPr>
        <w:t>*</w:t>
      </w:r>
      <w:r w:rsidRPr="0027597E">
        <w:rPr>
          <w:rFonts w:ascii="Times New Roman" w:hAnsi="Times New Roman" w:cs="Times New Roman"/>
          <w:bCs/>
          <w:sz w:val="24"/>
          <w:szCs w:val="24"/>
        </w:rPr>
        <w:t>Corresponding author: Syuan</w:t>
      </w:r>
      <w:r w:rsidRPr="0027597E">
        <w:rPr>
          <w:rFonts w:ascii="Times New Roman" w:hAnsi="Times New Roman" w:cs="Times New Roman"/>
          <w:sz w:val="24"/>
          <w:szCs w:val="24"/>
        </w:rPr>
        <w:t>-Jyun Sun</w:t>
      </w:r>
    </w:p>
    <w:p w14:paraId="483BD3D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Email: sjs243@ntu.edu.tw</w:t>
      </w:r>
    </w:p>
    <w:p w14:paraId="3A3B0034"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Phone: +886-2-33664475</w:t>
      </w:r>
    </w:p>
    <w:p w14:paraId="0483929A"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Address: International Degree Program in Climate Change and Sustainable Development, National Taiwan University, Taipei, Taiwan</w:t>
      </w:r>
    </w:p>
    <w:p w14:paraId="469BCAE7" w14:textId="77777777" w:rsidR="00B90EEF" w:rsidRPr="0027597E" w:rsidRDefault="00B90EEF" w:rsidP="00B90EEF">
      <w:pPr>
        <w:spacing w:line="480" w:lineRule="auto"/>
        <w:rPr>
          <w:rFonts w:ascii="Times New Roman" w:hAnsi="Times New Roman" w:cs="Times New Roman"/>
          <w:sz w:val="24"/>
          <w:szCs w:val="24"/>
        </w:rPr>
      </w:pPr>
    </w:p>
    <w:p w14:paraId="61C3D928" w14:textId="77777777" w:rsidR="00B90EEF" w:rsidRPr="0027597E" w:rsidRDefault="00B90EEF" w:rsidP="00B90EEF">
      <w:pPr>
        <w:spacing w:line="480" w:lineRule="auto"/>
        <w:rPr>
          <w:rFonts w:ascii="Times New Roman" w:hAnsi="Times New Roman" w:cs="Times New Roman"/>
          <w:b/>
          <w:bCs/>
          <w:sz w:val="24"/>
          <w:szCs w:val="24"/>
        </w:rPr>
      </w:pPr>
      <w:r w:rsidRPr="0027597E">
        <w:rPr>
          <w:rFonts w:ascii="Times New Roman" w:hAnsi="Times New Roman" w:cs="Times New Roman"/>
          <w:b/>
          <w:bCs/>
          <w:sz w:val="24"/>
          <w:szCs w:val="24"/>
        </w:rPr>
        <w:lastRenderedPageBreak/>
        <w:t>Email addresses</w:t>
      </w:r>
    </w:p>
    <w:p w14:paraId="316EBA2F"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Gen-Chang Hsu: gh443@cornell.edu</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6607-4382</w:t>
      </w:r>
      <w:r>
        <w:rPr>
          <w:rFonts w:ascii="Times New Roman" w:hAnsi="Times New Roman" w:cs="Times New Roman"/>
          <w:color w:val="000000" w:themeColor="text1"/>
          <w:sz w:val="24"/>
          <w:szCs w:val="24"/>
        </w:rPr>
        <w:t>)</w:t>
      </w:r>
    </w:p>
    <w:p w14:paraId="7FE9711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Wei-Jiun Lin: bnw16238@gmail.com</w:t>
      </w:r>
    </w:p>
    <w:p w14:paraId="39A38AC5"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Chi-Heng Hsieh: b06b01018@gmail.com</w:t>
      </w:r>
    </w:p>
    <w:p w14:paraId="520F692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Yue-Jia Lee: yuejialee7@ntu.edu.tw</w:t>
      </w:r>
    </w:p>
    <w:p w14:paraId="3440EE5B" w14:textId="77777777" w:rsidR="00B90EEF" w:rsidRPr="00FE2C5C"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Syuan-Jyun Sun: sjs243@ntu.edu.tw</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7859-9346</w:t>
      </w:r>
      <w:r>
        <w:rPr>
          <w:rFonts w:ascii="Times New Roman" w:hAnsi="Times New Roman" w:cs="Times New Roman"/>
          <w:color w:val="000000" w:themeColor="text1"/>
          <w:sz w:val="24"/>
          <w:szCs w:val="24"/>
        </w:rPr>
        <w:t>)</w:t>
      </w:r>
    </w:p>
    <w:p w14:paraId="67C23395" w14:textId="77777777" w:rsidR="00B90EEF" w:rsidRDefault="00B90EEF">
      <w:pPr>
        <w:spacing w:after="0" w:line="24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564E1A7D" w14:textId="6A6CB755" w:rsidR="00FB53DC" w:rsidRPr="00B878C6" w:rsidRDefault="00431D31" w:rsidP="00FB53DC">
      <w:pPr>
        <w:spacing w:line="480" w:lineRule="auto"/>
        <w:rPr>
          <w:rFonts w:ascii="Times New Roman" w:hAnsi="Times New Roman" w:cs="Times New Roman"/>
          <w:b/>
          <w:sz w:val="24"/>
          <w:szCs w:val="24"/>
        </w:rPr>
      </w:pPr>
      <w:r w:rsidRPr="00B878C6">
        <w:rPr>
          <w:rFonts w:ascii="Times New Roman" w:hAnsi="Times New Roman" w:cs="Times New Roman"/>
          <w:b/>
          <w:sz w:val="24"/>
          <w:szCs w:val="24"/>
        </w:rPr>
        <w:lastRenderedPageBreak/>
        <w:t>Abstract</w:t>
      </w:r>
    </w:p>
    <w:p w14:paraId="663A96A8" w14:textId="5CB21CC2" w:rsidR="0076705E" w:rsidRPr="00B878C6" w:rsidRDefault="007113A1" w:rsidP="00FB53DC">
      <w:pPr>
        <w:spacing w:line="480" w:lineRule="auto"/>
        <w:rPr>
          <w:rFonts w:ascii="Times New Roman" w:hAnsi="Times New Roman" w:cs="Times New Roman"/>
          <w:b/>
          <w:sz w:val="24"/>
          <w:szCs w:val="24"/>
        </w:rPr>
      </w:pPr>
      <w:r w:rsidRPr="00B878C6">
        <w:rPr>
          <w:rFonts w:ascii="Times New Roman" w:hAnsi="Times New Roman" w:cs="Times New Roman"/>
          <w:bCs/>
          <w:sz w:val="24"/>
          <w:szCs w:val="24"/>
        </w:rPr>
        <w:t xml:space="preserve">Carcasses </w:t>
      </w:r>
      <w:r w:rsidR="00E94BF5" w:rsidRPr="00B878C6">
        <w:rPr>
          <w:rFonts w:ascii="Times New Roman" w:hAnsi="Times New Roman" w:cs="Times New Roman"/>
          <w:bCs/>
          <w:sz w:val="24"/>
          <w:szCs w:val="24"/>
        </w:rPr>
        <w:t>represent</w:t>
      </w:r>
      <w:r w:rsidRPr="00B878C6">
        <w:rPr>
          <w:rFonts w:ascii="Times New Roman" w:hAnsi="Times New Roman" w:cs="Times New Roman"/>
          <w:bCs/>
          <w:sz w:val="24"/>
          <w:szCs w:val="24"/>
        </w:rPr>
        <w:t xml:space="preserve"> critical resources for </w:t>
      </w:r>
      <w:r w:rsidR="00C84455" w:rsidRPr="00B878C6">
        <w:rPr>
          <w:rFonts w:ascii="Times New Roman" w:hAnsi="Times New Roman" w:cs="Times New Roman"/>
          <w:bCs/>
          <w:sz w:val="24"/>
          <w:szCs w:val="24"/>
        </w:rPr>
        <w:t>many</w:t>
      </w:r>
      <w:r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terrestrial </w:t>
      </w:r>
      <w:r w:rsidRPr="00B878C6">
        <w:rPr>
          <w:rFonts w:ascii="Times New Roman" w:hAnsi="Times New Roman" w:cs="Times New Roman"/>
          <w:bCs/>
          <w:sz w:val="24"/>
          <w:szCs w:val="24"/>
        </w:rPr>
        <w:t xml:space="preserve">organisms, including burying beetles, which rely on </w:t>
      </w:r>
      <w:r w:rsidR="00EF28BA" w:rsidRPr="00B878C6">
        <w:rPr>
          <w:rFonts w:ascii="Times New Roman" w:hAnsi="Times New Roman" w:cs="Times New Roman"/>
          <w:bCs/>
          <w:sz w:val="24"/>
          <w:szCs w:val="24"/>
        </w:rPr>
        <w:t>carcasses</w:t>
      </w:r>
      <w:r w:rsidRPr="00B878C6">
        <w:rPr>
          <w:rFonts w:ascii="Times New Roman" w:hAnsi="Times New Roman" w:cs="Times New Roman"/>
          <w:bCs/>
          <w:sz w:val="24"/>
          <w:szCs w:val="24"/>
        </w:rPr>
        <w:t xml:space="preserve"> for survival and breeding.</w:t>
      </w:r>
      <w:r w:rsidR="00270DE1" w:rsidRPr="00B878C6">
        <w:rPr>
          <w:rFonts w:ascii="Times New Roman" w:hAnsi="Times New Roman" w:cs="Times New Roman"/>
          <w:bCs/>
          <w:sz w:val="24"/>
          <w:szCs w:val="24"/>
        </w:rPr>
        <w:t xml:space="preserve"> </w:t>
      </w:r>
      <w:r w:rsidR="00716D87" w:rsidRPr="00B878C6">
        <w:rPr>
          <w:rFonts w:ascii="Times New Roman" w:hAnsi="Times New Roman" w:cs="Times New Roman"/>
          <w:bCs/>
          <w:sz w:val="24"/>
          <w:szCs w:val="24"/>
        </w:rPr>
        <w:t xml:space="preserve">Carcass attributes can influence the reproduction of burying beetles, yet most studies on their breeding ecology have used laboratory-reared carcasses of limited sizes. </w:t>
      </w:r>
      <w:r w:rsidR="00270DE1" w:rsidRPr="00B878C6">
        <w:rPr>
          <w:rFonts w:ascii="Times New Roman" w:hAnsi="Times New Roman" w:cs="Times New Roman"/>
          <w:bCs/>
          <w:sz w:val="24"/>
          <w:szCs w:val="24"/>
        </w:rPr>
        <w:t>W</w:t>
      </w:r>
      <w:r w:rsidR="00EF28BA" w:rsidRPr="00B878C6">
        <w:rPr>
          <w:rFonts w:ascii="Times New Roman" w:hAnsi="Times New Roman" w:cs="Times New Roman"/>
          <w:bCs/>
          <w:sz w:val="24"/>
          <w:szCs w:val="24"/>
        </w:rPr>
        <w:t>e</w:t>
      </w:r>
      <w:r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conducted breeding and feeding experiments using a wide </w:t>
      </w:r>
      <w:r w:rsidR="00CC2976" w:rsidRPr="00B878C6">
        <w:rPr>
          <w:rFonts w:ascii="Times New Roman" w:hAnsi="Times New Roman" w:cs="Times New Roman"/>
          <w:bCs/>
          <w:sz w:val="24"/>
          <w:szCs w:val="24"/>
        </w:rPr>
        <w:t xml:space="preserve">size </w:t>
      </w:r>
      <w:r w:rsidR="00EF28BA" w:rsidRPr="00B878C6">
        <w:rPr>
          <w:rFonts w:ascii="Times New Roman" w:hAnsi="Times New Roman" w:cs="Times New Roman"/>
          <w:bCs/>
          <w:sz w:val="24"/>
          <w:szCs w:val="24"/>
        </w:rPr>
        <w:t>range of lab</w:t>
      </w:r>
      <w:r w:rsidR="00852DD1" w:rsidRPr="00B878C6">
        <w:rPr>
          <w:rFonts w:ascii="Times New Roman" w:hAnsi="Times New Roman" w:cs="Times New Roman"/>
          <w:bCs/>
          <w:sz w:val="24"/>
          <w:szCs w:val="24"/>
        </w:rPr>
        <w:t xml:space="preserve"> (laboratory mice)</w:t>
      </w:r>
      <w:r w:rsidR="00EF28BA" w:rsidRPr="00B878C6">
        <w:rPr>
          <w:rFonts w:ascii="Times New Roman" w:hAnsi="Times New Roman" w:cs="Times New Roman"/>
          <w:bCs/>
          <w:sz w:val="24"/>
          <w:szCs w:val="24"/>
        </w:rPr>
        <w:t xml:space="preserve"> and wild carcasses (</w:t>
      </w:r>
      <w:r w:rsidR="006139EE" w:rsidRPr="00B878C6">
        <w:rPr>
          <w:rFonts w:ascii="Times New Roman" w:hAnsi="Times New Roman" w:cs="Times New Roman"/>
          <w:bCs/>
          <w:sz w:val="24"/>
          <w:szCs w:val="24"/>
        </w:rPr>
        <w:t xml:space="preserve">wild </w:t>
      </w:r>
      <w:r w:rsidR="00EF28BA" w:rsidRPr="00B878C6">
        <w:rPr>
          <w:rFonts w:ascii="Times New Roman" w:hAnsi="Times New Roman" w:cs="Times New Roman"/>
          <w:bCs/>
          <w:sz w:val="24"/>
          <w:szCs w:val="24"/>
        </w:rPr>
        <w:t xml:space="preserve">mammals, birds, and reptiles) to </w:t>
      </w:r>
      <w:r w:rsidRPr="00B878C6">
        <w:rPr>
          <w:rFonts w:ascii="Times New Roman" w:hAnsi="Times New Roman" w:cs="Times New Roman"/>
          <w:bCs/>
          <w:sz w:val="24"/>
          <w:szCs w:val="24"/>
        </w:rPr>
        <w:t>investigate how carcass size, source, and taxon affect</w:t>
      </w:r>
      <w:r w:rsidR="00C84455" w:rsidRPr="00B878C6">
        <w:rPr>
          <w:rFonts w:ascii="Times New Roman" w:hAnsi="Times New Roman" w:cs="Times New Roman"/>
          <w:bCs/>
          <w:sz w:val="24"/>
          <w:szCs w:val="24"/>
        </w:rPr>
        <w:t xml:space="preserve"> various</w:t>
      </w:r>
      <w:r w:rsidRPr="00B878C6">
        <w:rPr>
          <w:rFonts w:ascii="Times New Roman" w:hAnsi="Times New Roman" w:cs="Times New Roman"/>
          <w:bCs/>
          <w:sz w:val="24"/>
          <w:szCs w:val="24"/>
        </w:rPr>
        <w:t xml:space="preserve"> breeding outcomes</w:t>
      </w:r>
      <w:r w:rsidR="00716D87" w:rsidRPr="00B878C6">
        <w:rPr>
          <w:rFonts w:ascii="Times New Roman" w:hAnsi="Times New Roman" w:cs="Times New Roman"/>
          <w:bCs/>
          <w:sz w:val="24"/>
          <w:szCs w:val="24"/>
        </w:rPr>
        <w:t xml:space="preserve"> (e.g., </w:t>
      </w:r>
      <w:r w:rsidR="00EF28BA" w:rsidRPr="00B878C6">
        <w:rPr>
          <w:rFonts w:ascii="Times New Roman" w:hAnsi="Times New Roman" w:cs="Times New Roman"/>
          <w:bCs/>
          <w:sz w:val="24"/>
          <w:szCs w:val="24"/>
        </w:rPr>
        <w:t>clutch size, brood size</w:t>
      </w:r>
      <w:r w:rsidR="00C25C60" w:rsidRPr="00B878C6">
        <w:rPr>
          <w:rFonts w:ascii="Times New Roman" w:hAnsi="Times New Roman" w:cs="Times New Roman"/>
          <w:bCs/>
          <w:sz w:val="24"/>
          <w:szCs w:val="24"/>
        </w:rPr>
        <w:t>, and brood</w:t>
      </w:r>
      <w:r w:rsidR="00EF28BA" w:rsidRPr="00B878C6">
        <w:rPr>
          <w:rFonts w:ascii="Times New Roman" w:hAnsi="Times New Roman" w:cs="Times New Roman"/>
          <w:bCs/>
          <w:sz w:val="24"/>
          <w:szCs w:val="24"/>
        </w:rPr>
        <w:t xml:space="preserve"> mass</w:t>
      </w:r>
      <w:r w:rsidR="00716D87" w:rsidRPr="00B878C6">
        <w:rPr>
          <w:rFonts w:ascii="Times New Roman" w:hAnsi="Times New Roman" w:cs="Times New Roman"/>
          <w:bCs/>
          <w:sz w:val="24"/>
          <w:szCs w:val="24"/>
        </w:rPr>
        <w:t>)</w:t>
      </w:r>
      <w:r w:rsidR="00EF28BA" w:rsidRPr="00B878C6">
        <w:rPr>
          <w:rFonts w:ascii="Times New Roman" w:hAnsi="Times New Roman" w:cs="Times New Roman"/>
          <w:bCs/>
          <w:sz w:val="24"/>
          <w:szCs w:val="24"/>
        </w:rPr>
        <w:t xml:space="preserve"> of </w:t>
      </w:r>
      <w:r w:rsidRPr="00B878C6">
        <w:rPr>
          <w:rFonts w:ascii="Times New Roman" w:hAnsi="Times New Roman" w:cs="Times New Roman"/>
          <w:bCs/>
          <w:sz w:val="24"/>
          <w:szCs w:val="24"/>
        </w:rPr>
        <w:t xml:space="preserve">the burying beetle </w:t>
      </w:r>
      <w:r w:rsidRPr="00B878C6">
        <w:rPr>
          <w:rFonts w:ascii="Times New Roman" w:hAnsi="Times New Roman" w:cs="Times New Roman"/>
          <w:bCs/>
          <w:i/>
          <w:iCs/>
          <w:sz w:val="24"/>
          <w:szCs w:val="24"/>
        </w:rPr>
        <w:t>Nicrophorus nepalensis</w:t>
      </w:r>
      <w:r w:rsidR="001B3B84" w:rsidRPr="00B878C6">
        <w:rPr>
          <w:rFonts w:ascii="Times New Roman" w:hAnsi="Times New Roman" w:cs="Times New Roman"/>
          <w:bCs/>
          <w:sz w:val="24"/>
          <w:szCs w:val="24"/>
        </w:rPr>
        <w:t>.</w:t>
      </w:r>
      <w:r w:rsidR="00FB53DC" w:rsidRPr="00B878C6">
        <w:rPr>
          <w:rFonts w:ascii="Times New Roman" w:hAnsi="Times New Roman" w:cs="Times New Roman"/>
          <w:bCs/>
          <w:sz w:val="24"/>
          <w:szCs w:val="24"/>
        </w:rPr>
        <w:t xml:space="preserve"> </w:t>
      </w:r>
      <w:r w:rsidR="002E5542" w:rsidRPr="00B878C6">
        <w:rPr>
          <w:rFonts w:ascii="Times New Roman" w:hAnsi="Times New Roman" w:cs="Times New Roman"/>
          <w:bCs/>
          <w:sz w:val="24"/>
          <w:szCs w:val="24"/>
        </w:rPr>
        <w:t>Our</w:t>
      </w:r>
      <w:r w:rsidRPr="00B878C6">
        <w:rPr>
          <w:rFonts w:ascii="Times New Roman" w:hAnsi="Times New Roman" w:cs="Times New Roman"/>
          <w:bCs/>
          <w:sz w:val="24"/>
          <w:szCs w:val="24"/>
        </w:rPr>
        <w:t xml:space="preserve"> results reveal </w:t>
      </w:r>
      <w:r w:rsidR="002E5542" w:rsidRPr="00B878C6">
        <w:rPr>
          <w:rFonts w:ascii="Times New Roman" w:hAnsi="Times New Roman" w:cs="Times New Roman"/>
          <w:bCs/>
          <w:sz w:val="24"/>
          <w:szCs w:val="24"/>
        </w:rPr>
        <w:t xml:space="preserve">a hump-shaped relationship between carcass size and breeding performance, with </w:t>
      </w:r>
      <w:r w:rsidRPr="00B878C6">
        <w:rPr>
          <w:rFonts w:ascii="Times New Roman" w:hAnsi="Times New Roman" w:cs="Times New Roman"/>
          <w:bCs/>
          <w:sz w:val="24"/>
          <w:szCs w:val="24"/>
        </w:rPr>
        <w:t xml:space="preserve">optimal breeding outcomes </w:t>
      </w:r>
      <w:r w:rsidR="002E5542" w:rsidRPr="00B878C6">
        <w:rPr>
          <w:rFonts w:ascii="Times New Roman" w:hAnsi="Times New Roman" w:cs="Times New Roman"/>
          <w:bCs/>
          <w:sz w:val="24"/>
          <w:szCs w:val="24"/>
        </w:rPr>
        <w:t xml:space="preserve">occurring </w:t>
      </w:r>
      <w:r w:rsidRPr="00B878C6">
        <w:rPr>
          <w:rFonts w:ascii="Times New Roman" w:hAnsi="Times New Roman" w:cs="Times New Roman"/>
          <w:bCs/>
          <w:sz w:val="24"/>
          <w:szCs w:val="24"/>
        </w:rPr>
        <w:t>on medium-sized carcasses</w:t>
      </w:r>
      <w:r w:rsidR="002E5542" w:rsidRPr="00B878C6">
        <w:rPr>
          <w:rFonts w:ascii="Times New Roman" w:hAnsi="Times New Roman" w:cs="Times New Roman"/>
          <w:bCs/>
          <w:sz w:val="24"/>
          <w:szCs w:val="24"/>
        </w:rPr>
        <w:t>.</w:t>
      </w:r>
      <w:r w:rsidR="00852DD1"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urthermore, d</w:t>
      </w:r>
      <w:r w:rsidRPr="00B878C6">
        <w:rPr>
          <w:rFonts w:ascii="Times New Roman" w:hAnsi="Times New Roman" w:cs="Times New Roman"/>
          <w:bCs/>
          <w:sz w:val="24"/>
          <w:szCs w:val="24"/>
        </w:rPr>
        <w:t xml:space="preserve">espite </w:t>
      </w:r>
      <w:r w:rsidR="000C7DD4" w:rsidRPr="00B878C6">
        <w:rPr>
          <w:rFonts w:ascii="Times New Roman" w:hAnsi="Times New Roman" w:cs="Times New Roman"/>
          <w:bCs/>
          <w:sz w:val="24"/>
          <w:szCs w:val="24"/>
        </w:rPr>
        <w:t xml:space="preserve">the </w:t>
      </w:r>
      <w:r w:rsidRPr="00B878C6">
        <w:rPr>
          <w:rFonts w:ascii="Times New Roman" w:hAnsi="Times New Roman" w:cs="Times New Roman"/>
          <w:bCs/>
          <w:sz w:val="24"/>
          <w:szCs w:val="24"/>
        </w:rPr>
        <w:t xml:space="preserve">variation in </w:t>
      </w:r>
      <w:r w:rsidR="00FB53DC" w:rsidRPr="00B878C6">
        <w:rPr>
          <w:rFonts w:ascii="Times New Roman" w:hAnsi="Times New Roman" w:cs="Times New Roman"/>
          <w:bCs/>
          <w:sz w:val="24"/>
          <w:szCs w:val="24"/>
        </w:rPr>
        <w:t xml:space="preserve">carcass </w:t>
      </w:r>
      <w:r w:rsidRPr="00B878C6">
        <w:rPr>
          <w:rFonts w:ascii="Times New Roman" w:hAnsi="Times New Roman" w:cs="Times New Roman"/>
          <w:bCs/>
          <w:sz w:val="24"/>
          <w:szCs w:val="24"/>
        </w:rPr>
        <w:t xml:space="preserve">tissue nutritional composition, breeding outcomes </w:t>
      </w:r>
      <w:r w:rsidR="000C7DD4" w:rsidRPr="00B878C6">
        <w:rPr>
          <w:rFonts w:ascii="Times New Roman" w:hAnsi="Times New Roman" w:cs="Times New Roman"/>
          <w:bCs/>
          <w:sz w:val="24"/>
          <w:szCs w:val="24"/>
        </w:rPr>
        <w:t xml:space="preserve">and larval growth </w:t>
      </w:r>
      <w:r w:rsidRPr="00B878C6">
        <w:rPr>
          <w:rFonts w:ascii="Times New Roman" w:hAnsi="Times New Roman" w:cs="Times New Roman"/>
          <w:bCs/>
          <w:sz w:val="24"/>
          <w:szCs w:val="24"/>
        </w:rPr>
        <w:t xml:space="preserve">did not </w:t>
      </w:r>
      <w:r w:rsidR="00852DD1" w:rsidRPr="00B878C6">
        <w:rPr>
          <w:rFonts w:ascii="Times New Roman" w:hAnsi="Times New Roman" w:cs="Times New Roman"/>
          <w:bCs/>
          <w:sz w:val="24"/>
          <w:szCs w:val="24"/>
        </w:rPr>
        <w:t>differ</w:t>
      </w:r>
      <w:r w:rsidRPr="00B878C6">
        <w:rPr>
          <w:rFonts w:ascii="Times New Roman" w:hAnsi="Times New Roman" w:cs="Times New Roman"/>
          <w:bCs/>
          <w:sz w:val="24"/>
          <w:szCs w:val="24"/>
        </w:rPr>
        <w:t xml:space="preserve"> </w:t>
      </w:r>
      <w:r w:rsidR="00852DD1" w:rsidRPr="00B878C6">
        <w:rPr>
          <w:rFonts w:ascii="Times New Roman" w:hAnsi="Times New Roman" w:cs="Times New Roman"/>
          <w:bCs/>
          <w:sz w:val="24"/>
          <w:szCs w:val="24"/>
        </w:rPr>
        <w:t xml:space="preserve">between the </w:t>
      </w:r>
      <w:r w:rsidR="00C25C60" w:rsidRPr="00B878C6">
        <w:rPr>
          <w:rFonts w:ascii="Times New Roman" w:hAnsi="Times New Roman" w:cs="Times New Roman"/>
          <w:bCs/>
          <w:sz w:val="24"/>
          <w:szCs w:val="24"/>
        </w:rPr>
        <w:t>two</w:t>
      </w:r>
      <w:r w:rsidR="00852DD1" w:rsidRPr="00B878C6">
        <w:rPr>
          <w:rFonts w:ascii="Times New Roman" w:hAnsi="Times New Roman" w:cs="Times New Roman"/>
          <w:bCs/>
          <w:sz w:val="24"/>
          <w:szCs w:val="24"/>
        </w:rPr>
        <w:t xml:space="preserve"> carcass sources or </w:t>
      </w:r>
      <w:r w:rsidRPr="00B878C6">
        <w:rPr>
          <w:rFonts w:ascii="Times New Roman" w:hAnsi="Times New Roman" w:cs="Times New Roman"/>
          <w:bCs/>
          <w:sz w:val="24"/>
          <w:szCs w:val="24"/>
        </w:rPr>
        <w:t xml:space="preserve">among </w:t>
      </w:r>
      <w:r w:rsidR="000C7DD4" w:rsidRPr="00B878C6">
        <w:rPr>
          <w:rFonts w:ascii="Times New Roman" w:hAnsi="Times New Roman" w:cs="Times New Roman"/>
          <w:bCs/>
          <w:sz w:val="24"/>
          <w:szCs w:val="24"/>
        </w:rPr>
        <w:t xml:space="preserve">the three wild </w:t>
      </w:r>
      <w:r w:rsidRPr="00B878C6">
        <w:rPr>
          <w:rFonts w:ascii="Times New Roman" w:hAnsi="Times New Roman" w:cs="Times New Roman"/>
          <w:bCs/>
          <w:sz w:val="24"/>
          <w:szCs w:val="24"/>
        </w:rPr>
        <w:t>carcass taxa.</w:t>
      </w:r>
      <w:r w:rsidR="00C779EF"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inally</w:t>
      </w:r>
      <w:r w:rsidRPr="00B878C6">
        <w:rPr>
          <w:rFonts w:ascii="Times New Roman" w:hAnsi="Times New Roman" w:cs="Times New Roman"/>
          <w:bCs/>
          <w:sz w:val="24"/>
          <w:szCs w:val="24"/>
        </w:rPr>
        <w:t xml:space="preserve">, </w:t>
      </w:r>
      <w:r w:rsidR="002667F1" w:rsidRPr="00B878C6">
        <w:rPr>
          <w:rFonts w:ascii="Times New Roman" w:hAnsi="Times New Roman" w:cs="Times New Roman"/>
          <w:bCs/>
          <w:sz w:val="24"/>
          <w:szCs w:val="24"/>
        </w:rPr>
        <w:t xml:space="preserve">we found a larval quality-quantity </w:t>
      </w:r>
      <w:r w:rsidR="0076705E" w:rsidRPr="00B878C6">
        <w:rPr>
          <w:rFonts w:ascii="Times New Roman" w:hAnsi="Times New Roman" w:cs="Times New Roman"/>
          <w:bCs/>
          <w:sz w:val="24"/>
          <w:szCs w:val="24"/>
        </w:rPr>
        <w:t>trade-off</w:t>
      </w:r>
      <w:r w:rsidR="00852DD1" w:rsidRPr="00B878C6">
        <w:rPr>
          <w:rFonts w:ascii="Times New Roman" w:hAnsi="Times New Roman" w:cs="Times New Roman"/>
          <w:bCs/>
          <w:sz w:val="24"/>
          <w:szCs w:val="24"/>
        </w:rPr>
        <w:t xml:space="preserve"> across the range of carcasses examined</w:t>
      </w:r>
      <w:r w:rsidR="002667F1" w:rsidRPr="00B878C6">
        <w:rPr>
          <w:rFonts w:ascii="Times New Roman" w:hAnsi="Times New Roman" w:cs="Times New Roman"/>
          <w:bCs/>
          <w:sz w:val="24"/>
          <w:szCs w:val="24"/>
        </w:rPr>
        <w:t xml:space="preserve">, with </w:t>
      </w:r>
      <w:r w:rsidR="00B24147" w:rsidRPr="00B878C6">
        <w:rPr>
          <w:rFonts w:ascii="Times New Roman" w:hAnsi="Times New Roman" w:cs="Times New Roman"/>
          <w:bCs/>
          <w:sz w:val="24"/>
          <w:szCs w:val="24"/>
        </w:rPr>
        <w:t xml:space="preserve">carcass size shaping </w:t>
      </w:r>
      <w:r w:rsidR="002667F1" w:rsidRPr="00B878C6">
        <w:rPr>
          <w:rFonts w:ascii="Times New Roman" w:hAnsi="Times New Roman" w:cs="Times New Roman"/>
          <w:bCs/>
          <w:sz w:val="24"/>
          <w:szCs w:val="24"/>
        </w:rPr>
        <w:t xml:space="preserve">the </w:t>
      </w:r>
      <w:r w:rsidR="00B24147" w:rsidRPr="00B878C6">
        <w:rPr>
          <w:rFonts w:ascii="Times New Roman" w:hAnsi="Times New Roman" w:cs="Times New Roman"/>
          <w:bCs/>
          <w:sz w:val="24"/>
          <w:szCs w:val="24"/>
        </w:rPr>
        <w:t>larval life history traits.</w:t>
      </w:r>
      <w:r w:rsidR="00A3220F" w:rsidRPr="00B878C6">
        <w:rPr>
          <w:rFonts w:ascii="Times New Roman" w:hAnsi="Times New Roman" w:cs="Times New Roman"/>
          <w:bCs/>
          <w:sz w:val="24"/>
          <w:szCs w:val="24"/>
        </w:rPr>
        <w:t xml:space="preserve"> </w:t>
      </w:r>
      <w:r w:rsidR="00D94709" w:rsidRPr="00B878C6">
        <w:rPr>
          <w:rFonts w:ascii="Times New Roman" w:hAnsi="Times New Roman" w:cs="Times New Roman"/>
          <w:sz w:val="24"/>
          <w:szCs w:val="24"/>
        </w:rPr>
        <w:t>Overall</w:t>
      </w:r>
      <w:r w:rsidR="00102475" w:rsidRPr="00B878C6">
        <w:rPr>
          <w:rFonts w:ascii="Times New Roman" w:hAnsi="Times New Roman" w:cs="Times New Roman"/>
          <w:sz w:val="24"/>
          <w:szCs w:val="24"/>
        </w:rPr>
        <w:t xml:space="preserve">, </w:t>
      </w:r>
      <w:r w:rsidR="002D1553" w:rsidRPr="00B878C6">
        <w:rPr>
          <w:rFonts w:ascii="Times New Roman" w:hAnsi="Times New Roman" w:cs="Times New Roman"/>
          <w:sz w:val="24"/>
          <w:szCs w:val="24"/>
        </w:rPr>
        <w:t>these</w:t>
      </w:r>
      <w:r w:rsidR="00102475" w:rsidRPr="00B878C6">
        <w:rPr>
          <w:rFonts w:ascii="Times New Roman" w:hAnsi="Times New Roman" w:cs="Times New Roman"/>
          <w:sz w:val="24"/>
          <w:szCs w:val="24"/>
        </w:rPr>
        <w:t xml:space="preserve"> </w:t>
      </w:r>
      <w:r w:rsidR="00C76A56" w:rsidRPr="00B878C6">
        <w:rPr>
          <w:rFonts w:ascii="Times New Roman" w:hAnsi="Times New Roman" w:cs="Times New Roman"/>
          <w:sz w:val="24"/>
          <w:szCs w:val="24"/>
        </w:rPr>
        <w:t>results</w:t>
      </w:r>
      <w:r w:rsidR="00102475" w:rsidRPr="00B878C6">
        <w:rPr>
          <w:rFonts w:ascii="Times New Roman" w:hAnsi="Times New Roman" w:cs="Times New Roman"/>
          <w:sz w:val="24"/>
          <w:szCs w:val="24"/>
        </w:rPr>
        <w:t xml:space="preserve"> </w:t>
      </w:r>
      <w:r w:rsidR="003071AF" w:rsidRPr="00B878C6">
        <w:rPr>
          <w:rFonts w:ascii="Times New Roman" w:hAnsi="Times New Roman" w:cs="Times New Roman"/>
          <w:sz w:val="24"/>
          <w:szCs w:val="24"/>
        </w:rPr>
        <w:t>elucidate</w:t>
      </w:r>
      <w:r w:rsidR="00102475" w:rsidRPr="00B878C6">
        <w:rPr>
          <w:rFonts w:ascii="Times New Roman" w:hAnsi="Times New Roman" w:cs="Times New Roman"/>
          <w:sz w:val="24"/>
          <w:szCs w:val="24"/>
        </w:rPr>
        <w:t xml:space="preserve"> how carcass resource</w:t>
      </w:r>
      <w:r w:rsidR="003071AF" w:rsidRPr="00B878C6">
        <w:rPr>
          <w:rFonts w:ascii="Times New Roman" w:hAnsi="Times New Roman" w:cs="Times New Roman"/>
          <w:sz w:val="24"/>
          <w:szCs w:val="24"/>
        </w:rPr>
        <w:t>s</w:t>
      </w:r>
      <w:r w:rsidR="00102475" w:rsidRPr="00B878C6">
        <w:rPr>
          <w:rFonts w:ascii="Times New Roman" w:hAnsi="Times New Roman" w:cs="Times New Roman"/>
          <w:sz w:val="24"/>
          <w:szCs w:val="24"/>
        </w:rPr>
        <w:t xml:space="preserve"> </w:t>
      </w:r>
      <w:r w:rsidR="00D94709" w:rsidRPr="00B878C6">
        <w:rPr>
          <w:rFonts w:ascii="Times New Roman" w:hAnsi="Times New Roman" w:cs="Times New Roman"/>
          <w:sz w:val="24"/>
          <w:szCs w:val="24"/>
        </w:rPr>
        <w:t xml:space="preserve">may </w:t>
      </w:r>
      <w:r w:rsidR="00E3752D" w:rsidRPr="00B878C6">
        <w:rPr>
          <w:rFonts w:ascii="Times New Roman" w:hAnsi="Times New Roman" w:cs="Times New Roman"/>
          <w:sz w:val="24"/>
          <w:szCs w:val="24"/>
        </w:rPr>
        <w:t>influence</w:t>
      </w:r>
      <w:r w:rsidR="00102475" w:rsidRPr="00B878C6">
        <w:rPr>
          <w:rFonts w:ascii="Times New Roman" w:hAnsi="Times New Roman" w:cs="Times New Roman"/>
          <w:sz w:val="24"/>
          <w:szCs w:val="24"/>
        </w:rPr>
        <w:t xml:space="preserve"> the breeding performance of burying beetles. </w:t>
      </w:r>
      <w:r w:rsidR="0076705E" w:rsidRPr="00B878C6">
        <w:rPr>
          <w:rFonts w:ascii="Times New Roman" w:hAnsi="Times New Roman" w:cs="Times New Roman"/>
          <w:bCs/>
          <w:sz w:val="24"/>
          <w:szCs w:val="24"/>
        </w:rPr>
        <w:t>Importantly, our study provides solid evidenc</w:t>
      </w:r>
      <w:r w:rsidR="00A3220F" w:rsidRPr="00B878C6">
        <w:rPr>
          <w:rFonts w:ascii="Times New Roman" w:hAnsi="Times New Roman" w:cs="Times New Roman"/>
          <w:bCs/>
          <w:sz w:val="24"/>
          <w:szCs w:val="24"/>
        </w:rPr>
        <w:t xml:space="preserve">e </w:t>
      </w:r>
      <w:r w:rsidR="0076705E" w:rsidRPr="00B878C6">
        <w:rPr>
          <w:rFonts w:ascii="Times New Roman" w:hAnsi="Times New Roman" w:cs="Times New Roman"/>
          <w:bCs/>
          <w:sz w:val="24"/>
          <w:szCs w:val="24"/>
        </w:rPr>
        <w:t>validat</w:t>
      </w:r>
      <w:r w:rsidR="00A3220F" w:rsidRPr="00B878C6">
        <w:rPr>
          <w:rFonts w:ascii="Times New Roman" w:hAnsi="Times New Roman" w:cs="Times New Roman"/>
          <w:bCs/>
          <w:sz w:val="24"/>
          <w:szCs w:val="24"/>
        </w:rPr>
        <w:t>ing</w:t>
      </w:r>
      <w:r w:rsidR="0076705E" w:rsidRPr="00B878C6">
        <w:rPr>
          <w:rFonts w:ascii="Times New Roman" w:hAnsi="Times New Roman" w:cs="Times New Roman"/>
          <w:bCs/>
          <w:sz w:val="24"/>
          <w:szCs w:val="24"/>
        </w:rPr>
        <w:t xml:space="preserve"> decades of research using </w:t>
      </w:r>
      <w:r w:rsidR="00B04018" w:rsidRPr="00B878C6">
        <w:rPr>
          <w:rFonts w:ascii="Times New Roman" w:hAnsi="Times New Roman" w:cs="Times New Roman"/>
          <w:bCs/>
          <w:sz w:val="24"/>
          <w:szCs w:val="24"/>
        </w:rPr>
        <w:t xml:space="preserve">lab </w:t>
      </w:r>
      <w:r w:rsidR="0076705E" w:rsidRPr="00B878C6">
        <w:rPr>
          <w:rFonts w:ascii="Times New Roman" w:hAnsi="Times New Roman" w:cs="Times New Roman"/>
          <w:bCs/>
          <w:sz w:val="24"/>
          <w:szCs w:val="24"/>
        </w:rPr>
        <w:t xml:space="preserve">carcasses </w:t>
      </w:r>
      <w:r w:rsidR="00B24147" w:rsidRPr="00B878C6">
        <w:rPr>
          <w:rFonts w:ascii="Times New Roman" w:hAnsi="Times New Roman" w:cs="Times New Roman"/>
          <w:bCs/>
          <w:sz w:val="24"/>
          <w:szCs w:val="24"/>
        </w:rPr>
        <w:t xml:space="preserve">to </w:t>
      </w:r>
      <w:r w:rsidR="0076705E" w:rsidRPr="00B878C6">
        <w:rPr>
          <w:rFonts w:ascii="Times New Roman" w:hAnsi="Times New Roman" w:cs="Times New Roman"/>
          <w:bCs/>
          <w:sz w:val="24"/>
          <w:szCs w:val="24"/>
        </w:rPr>
        <w:t xml:space="preserve">study the </w:t>
      </w:r>
      <w:r w:rsidR="00B263E1" w:rsidRPr="00B878C6">
        <w:rPr>
          <w:rFonts w:ascii="Times New Roman" w:hAnsi="Times New Roman" w:cs="Times New Roman"/>
          <w:bCs/>
          <w:sz w:val="24"/>
          <w:szCs w:val="24"/>
        </w:rPr>
        <w:t>reproductive ecology</w:t>
      </w:r>
      <w:r w:rsidR="0076705E" w:rsidRPr="00B878C6">
        <w:rPr>
          <w:rFonts w:ascii="Times New Roman" w:hAnsi="Times New Roman" w:cs="Times New Roman"/>
          <w:bCs/>
          <w:sz w:val="24"/>
          <w:szCs w:val="24"/>
        </w:rPr>
        <w:t xml:space="preserve"> of burying beetles.</w:t>
      </w:r>
    </w:p>
    <w:p w14:paraId="1AB01969" w14:textId="77777777" w:rsidR="007C3A5A" w:rsidRPr="009F36AF" w:rsidRDefault="007C3A5A" w:rsidP="001E577B">
      <w:pPr>
        <w:spacing w:line="480" w:lineRule="auto"/>
        <w:rPr>
          <w:rFonts w:ascii="Times New Roman" w:hAnsi="Times New Roman" w:cs="Times New Roman"/>
          <w:b/>
          <w:sz w:val="24"/>
          <w:szCs w:val="24"/>
        </w:rPr>
      </w:pPr>
    </w:p>
    <w:p w14:paraId="6FE9A718" w14:textId="39350D2A" w:rsidR="001E577B" w:rsidRPr="009F36AF" w:rsidRDefault="001E577B" w:rsidP="001E577B">
      <w:pPr>
        <w:spacing w:line="480" w:lineRule="auto"/>
        <w:rPr>
          <w:rFonts w:ascii="Times New Roman" w:hAnsi="Times New Roman" w:cs="Times New Roman"/>
          <w:b/>
          <w:sz w:val="24"/>
          <w:szCs w:val="24"/>
        </w:rPr>
      </w:pPr>
      <w:r w:rsidRPr="009F36AF">
        <w:rPr>
          <w:rFonts w:ascii="Times New Roman" w:hAnsi="Times New Roman" w:cs="Times New Roman"/>
          <w:b/>
          <w:sz w:val="24"/>
          <w:szCs w:val="24"/>
        </w:rPr>
        <w:t>Keywords</w:t>
      </w:r>
    </w:p>
    <w:p w14:paraId="0D2E911E" w14:textId="09CFACDC" w:rsidR="000548EF" w:rsidRPr="0018685F" w:rsidRDefault="001E577B" w:rsidP="001E577B">
      <w:pPr>
        <w:spacing w:line="480" w:lineRule="auto"/>
        <w:rPr>
          <w:rFonts w:ascii="Times New Roman" w:hAnsi="Times New Roman" w:cs="Times New Roman"/>
          <w:bCs/>
          <w:color w:val="000000" w:themeColor="text1"/>
          <w:sz w:val="24"/>
          <w:szCs w:val="24"/>
        </w:rPr>
      </w:pPr>
      <w:r w:rsidRPr="009F36AF">
        <w:rPr>
          <w:rFonts w:ascii="Times New Roman" w:hAnsi="Times New Roman" w:cs="Times New Roman"/>
          <w:bCs/>
          <w:sz w:val="24"/>
          <w:szCs w:val="24"/>
        </w:rPr>
        <w:t>breeding performance, burying beetle, carcass,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22AB2E3A" w:rsidR="00E442BE" w:rsidRPr="0018685F" w:rsidRDefault="0010486D" w:rsidP="00671240">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arcasses</w:t>
      </w:r>
      <w:r w:rsidR="00A900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omberlin&lt;/Author&gt;&lt;Year&gt;2017&lt;/Year&gt;&lt;RecNum&gt;21&lt;/RecNum&gt;&lt;DisplayText&gt;[4]&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7DF9A87E"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9]</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pwood&lt;/Author&gt;&lt;Year&gt;2016&lt;/Year&gt;&lt;RecNum&gt;5&lt;/RecNum&gt;&lt;DisplayText&gt;[10]&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0]</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üller&lt;/Author&gt;&lt;Year&gt;1990&lt;/Year&gt;&lt;RecNum&gt;11&lt;/RecNum&gt;&lt;DisplayText&gt;[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1]</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Bartlett&lt;/Author&gt;&lt;Year&gt;1987&lt;/Year&gt;&lt;RecNum&gt;12&lt;/RecNum&gt;&lt;DisplayText&gt;[12]&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2]</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r w:rsidR="00423B72" w:rsidRPr="0018685F">
        <w:rPr>
          <w:rFonts w:ascii="Times New Roman" w:hAnsi="Times New Roman" w:cs="Times New Roman"/>
          <w:bCs/>
          <w:sz w:val="24"/>
          <w:szCs w:val="24"/>
        </w:rPr>
        <w:t xml:space="preserve"> </w:t>
      </w:r>
      <w:r w:rsidR="00423B7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rumbo&lt;/Author&gt;&lt;Year&gt;1992&lt;/Year&gt;&lt;RecNum&gt;10&lt;/RecNum&gt;&lt;DisplayText&gt;[9]&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9]</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r w:rsidR="00E73CC5" w:rsidRPr="0018685F">
        <w:rPr>
          <w:rFonts w:ascii="Times New Roman" w:hAnsi="Times New Roman" w:cs="Times New Roman"/>
          <w:bCs/>
          <w:sz w:val="24"/>
          <w:szCs w:val="24"/>
        </w:rPr>
        <w:t xml:space="preserve">, yet no study has empirically examined </w:t>
      </w:r>
      <w:r w:rsidR="003A783F" w:rsidRPr="0018685F">
        <w:rPr>
          <w:rFonts w:ascii="Times New Roman" w:hAnsi="Times New Roman" w:cs="Times New Roman"/>
          <w:bCs/>
          <w:sz w:val="24"/>
          <w:szCs w:val="24"/>
        </w:rPr>
        <w:t>whether there is an optimal carcass size for breeding</w:t>
      </w:r>
      <w:r w:rsidR="00223238" w:rsidRPr="0018685F">
        <w:rPr>
          <w:rFonts w:ascii="Times New Roman" w:hAnsi="Times New Roman" w:cs="Times New Roman"/>
          <w:bCs/>
          <w:sz w:val="24"/>
          <w:szCs w:val="24"/>
        </w:rPr>
        <w:t>.</w:t>
      </w:r>
    </w:p>
    <w:p w14:paraId="55F0974D" w14:textId="42C61FE7"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Besides carcass size, </w:t>
      </w:r>
      <w:r w:rsidR="00D2027E" w:rsidRPr="0018685F">
        <w:rPr>
          <w:rFonts w:ascii="Times New Roman" w:hAnsi="Times New Roman" w:cs="Times New Roman"/>
          <w:bCs/>
          <w:sz w:val="24"/>
          <w:szCs w:val="24"/>
        </w:rPr>
        <w:t xml:space="preserve">the source of </w:t>
      </w:r>
      <w:r w:rsidRPr="0018685F">
        <w:rPr>
          <w:rFonts w:ascii="Times New Roman" w:hAnsi="Times New Roman" w:cs="Times New Roman"/>
          <w:bCs/>
          <w:sz w:val="24"/>
          <w:szCs w:val="24"/>
        </w:rPr>
        <w:t>c</w:t>
      </w:r>
      <w:r w:rsidR="00644562" w:rsidRPr="0018685F">
        <w:rPr>
          <w:rFonts w:ascii="Times New Roman" w:hAnsi="Times New Roman" w:cs="Times New Roman"/>
          <w:bCs/>
          <w:sz w:val="24"/>
          <w:szCs w:val="24"/>
        </w:rPr>
        <w:t>arcass</w:t>
      </w:r>
      <w:r w:rsidR="00D2027E"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ca</w:t>
      </w:r>
      <w:r w:rsidR="00D2027E" w:rsidRPr="0018685F">
        <w:rPr>
          <w:rFonts w:ascii="Times New Roman" w:hAnsi="Times New Roman" w:cs="Times New Roman"/>
          <w:bCs/>
          <w:sz w:val="24"/>
          <w:szCs w:val="24"/>
        </w:rPr>
        <w:t>n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 reproduction of</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burying beetles</w:t>
      </w:r>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reared in a 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microbiomes </w:t>
      </w:r>
      <w:r w:rsidR="00130EA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eldon&lt;/Author&gt;&lt;Year&gt;2015&lt;/Year&gt;&lt;RecNum&gt;32&lt;/RecNum&gt;&lt;DisplayText&gt;[13]&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 14]&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14]</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 xml:space="preserve">Therefore, </w:t>
      </w:r>
      <w:r w:rsidR="00C37764" w:rsidRPr="0018685F">
        <w:rPr>
          <w:rFonts w:ascii="Times New Roman" w:hAnsi="Times New Roman" w:cs="Times New Roman"/>
          <w:bCs/>
          <w:sz w:val="24"/>
          <w:szCs w:val="24"/>
        </w:rPr>
        <w:lastRenderedPageBreak/>
        <w:t>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cking&lt;/Author&gt;&lt;Year&gt;2006&lt;/Year&gt;&lt;RecNum&gt;44&lt;/RecNum&gt;&lt;DisplayText&gt;[5, 15]&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 15]</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ay&lt;/Author&gt;&lt;Year&gt;2022&lt;/Year&gt;&lt;RecNum&gt;34&lt;/RecNum&gt;&lt;DisplayText&gt;[16]&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6]</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which may influence</w:t>
      </w:r>
      <w:r w:rsidR="004148F8" w:rsidRPr="0018685F">
        <w:rPr>
          <w:rFonts w:ascii="Times New Roman" w:hAnsi="Times New Roman" w:cs="Times New Roman"/>
          <w:bCs/>
          <w:sz w:val="24"/>
          <w:szCs w:val="24"/>
        </w:rPr>
        <w:t xml:space="preserve"> larval growth and development </w:t>
      </w:r>
      <w:r w:rsidR="004148F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riber&lt;/Author&gt;&lt;Year&gt;1981&lt;/Year&gt;&lt;RecNum&gt;35&lt;/RecNum&gt;&lt;DisplayText&gt;[17]&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7]</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2EB963B0"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2, 18]</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 19]&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 19]</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0-22]</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23]&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but see 23]</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lastRenderedPageBreak/>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5A0C49EC"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5AC0273"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un&lt;/Author&gt;&lt;Year&gt;2020&lt;/Year&gt;&lt;RecNum&gt;45&lt;/RecNum&gt;&lt;DisplayText&gt;[24]&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4]</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3B5445FC"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5]&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Al Shareefi and Cotter [25]</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nalysis of 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711F742C"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aini&lt;/Author&gt;&lt;Year&gt;2021&lt;/Year&gt;&lt;RecNum&gt;48&lt;/RecNum&gt;&lt;DisplayText&gt;[26]&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6]</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e 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lastRenderedPageBreak/>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8B06B2"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Dead larvae were excluded from the analysis.</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To evaluate the trade-off between offspring quality and quantity on lab and wild carcasses, we fit a linear model with average larval mass as the response and larval density, carcass source, 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4CBE1A2D"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Brooks&lt;/Author&gt;&lt;Year&gt;2017&lt;/Year&gt;&lt;RecNum&gt;2&lt;/RecNum&gt;&lt;DisplayText&gt;[2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7]</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EA7B99">
        <w:rPr>
          <w:rFonts w:ascii="Times New Roman" w:hAnsi="Times New Roman" w:cs="Times New Roman"/>
          <w:sz w:val="24"/>
          <w:szCs w:val="24"/>
        </w:rPr>
        <w:instrText xml:space="preserve"> ADDIN EN.CITE &lt;EndNote&gt;&lt;Cite&gt;&lt;Author&gt;Hartig&lt;/Author&gt;&lt;Year&gt;2022&lt;/Year&gt;&lt;RecNum&gt;3&lt;/RecNum&gt;&lt;DisplayText&gt;[28]&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4&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8]</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Fox&lt;/Author&gt;&lt;Year&gt;2019&lt;/Year&gt;&lt;RecNum&gt;4&lt;/RecNum&gt;&lt;DisplayText&gt;[2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9]</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Lenth&lt;/Author&gt;&lt;Year&gt;2024&lt;/Year&gt;&lt;RecNum&gt;50&lt;/RecNum&gt;&lt;DisplayText&gt;[30]&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0]</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R Core Team&lt;/Author&gt;&lt;Year&gt;2024&lt;/Year&gt;&lt;RecNum&gt;1&lt;/RecNum&gt;&lt;DisplayText&gt;[31]&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1]</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41AF94C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342156">
        <w:rPr>
          <w:rFonts w:ascii="Times New Roman" w:hAnsi="Times New Roman" w:cs="Times New Roman"/>
          <w:bCs/>
          <w:sz w:val="24"/>
          <w:szCs w:val="24"/>
        </w:rPr>
        <w:t>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342156">
        <w:rPr>
          <w:rFonts w:ascii="Times New Roman" w:hAnsi="Times New Roman" w:cs="Times New Roman"/>
          <w:bCs/>
          <w:sz w:val="24"/>
          <w:szCs w:val="24"/>
        </w:rPr>
        <w:t>1</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342156">
        <w:rPr>
          <w:rFonts w:ascii="Times New Roman" w:hAnsi="Times New Roman" w:cs="Times New Roman"/>
          <w:bCs/>
          <w:sz w:val="24"/>
          <w:szCs w:val="24"/>
        </w:rPr>
        <w:t>1</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3D7CDE36"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0, 32]</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18685F">
        <w:rPr>
          <w:rFonts w:ascii="Times New Roman" w:hAnsi="Times New Roman" w:cs="Times New Roman"/>
          <w:bCs/>
          <w:sz w:val="24"/>
          <w:szCs w:val="24"/>
        </w:rPr>
        <w:t xml:space="preserve">females </w:t>
      </w:r>
      <w:r w:rsidR="00093D21" w:rsidRPr="0018685F">
        <w:rPr>
          <w:rFonts w:ascii="Times New Roman" w:hAnsi="Times New Roman" w:cs="Times New Roman"/>
          <w:bCs/>
          <w:sz w:val="24"/>
          <w:szCs w:val="24"/>
        </w:rPr>
        <w:t xml:space="preserve">may </w:t>
      </w:r>
      <w:r w:rsidR="001E2029" w:rsidRPr="0018685F">
        <w:rPr>
          <w:rFonts w:ascii="Times New Roman" w:hAnsi="Times New Roman" w:cs="Times New Roman"/>
          <w:bCs/>
          <w:sz w:val="24"/>
          <w:szCs w:val="24"/>
        </w:rPr>
        <w:t>lay fewer eggs</w:t>
      </w:r>
      <w:r w:rsidR="00497FF9" w:rsidRPr="0018685F">
        <w:rPr>
          <w:rFonts w:ascii="Times New Roman" w:hAnsi="Times New Roman" w:cs="Times New Roman"/>
          <w:bCs/>
          <w:sz w:val="24"/>
          <w:szCs w:val="24"/>
        </w:rPr>
        <w:t xml:space="preserve"> as a result of </w:t>
      </w:r>
      <w:r w:rsidR="00BA6EDD" w:rsidRPr="0018685F">
        <w:rPr>
          <w:rFonts w:ascii="Times New Roman" w:hAnsi="Times New Roman" w:cs="Times New Roman"/>
          <w:bCs/>
          <w:sz w:val="24"/>
          <w:szCs w:val="24"/>
        </w:rPr>
        <w:t>lower</w:t>
      </w:r>
      <w:r w:rsidR="00497FF9" w:rsidRPr="0018685F">
        <w:rPr>
          <w:rFonts w:ascii="Times New Roman" w:hAnsi="Times New Roman" w:cs="Times New Roman"/>
          <w:bCs/>
          <w:sz w:val="24"/>
          <w:szCs w:val="24"/>
        </w:rPr>
        <w:t xml:space="preserve"> energy storage</w:t>
      </w:r>
      <w:r w:rsidR="00A25929" w:rsidRPr="0018685F">
        <w:rPr>
          <w:rFonts w:ascii="Times New Roman" w:hAnsi="Times New Roman" w:cs="Times New Roman"/>
          <w:bCs/>
          <w:sz w:val="24"/>
          <w:szCs w:val="24"/>
        </w:rPr>
        <w:t>.</w:t>
      </w:r>
      <w:r w:rsidR="009566C6" w:rsidRPr="0018685F">
        <w:rPr>
          <w:rFonts w:ascii="Times New Roman" w:hAnsi="Times New Roman" w:cs="Times New Roman"/>
          <w:bCs/>
          <w:sz w:val="24"/>
          <w:szCs w:val="24"/>
        </w:rPr>
        <w:t xml:space="preserve"> In fact, </w:t>
      </w:r>
      <w:r w:rsidR="00093D2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 AuthorYear="1"&gt;&lt;Author&gt;Müller&lt;/Author&gt;&lt;Year&gt;1990&lt;/Year&gt;&lt;RecNum&gt;11&lt;/RecNum&gt;&lt;DisplayText&gt;Müller, Eggert [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Müller, Eggert [11]</w:t>
      </w:r>
      <w:r w:rsidR="00093D21" w:rsidRPr="0018685F">
        <w:rPr>
          <w:rFonts w:ascii="Times New Roman" w:hAnsi="Times New Roman" w:cs="Times New Roman"/>
          <w:bCs/>
          <w:sz w:val="24"/>
          <w:szCs w:val="24"/>
        </w:rPr>
        <w:fldChar w:fldCharType="end"/>
      </w:r>
      <w:r w:rsidR="00093D21" w:rsidRPr="0018685F">
        <w:rPr>
          <w:rFonts w:ascii="Times New Roman" w:hAnsi="Times New Roman" w:cs="Times New Roman"/>
          <w:bCs/>
          <w:sz w:val="24"/>
          <w:szCs w:val="24"/>
        </w:rPr>
        <w:t xml:space="preserve"> </w:t>
      </w:r>
      <w:r w:rsidR="009566C6" w:rsidRPr="0018685F">
        <w:rPr>
          <w:rFonts w:ascii="Times New Roman" w:hAnsi="Times New Roman" w:cs="Times New Roman"/>
          <w:bCs/>
          <w:sz w:val="24"/>
          <w:szCs w:val="24"/>
        </w:rPr>
        <w:t>found</w:t>
      </w:r>
      <w:r w:rsidR="00093D21" w:rsidRPr="0018685F">
        <w:rPr>
          <w:rFonts w:ascii="Times New Roman" w:hAnsi="Times New Roman" w:cs="Times New Roman"/>
          <w:bCs/>
          <w:sz w:val="24"/>
          <w:szCs w:val="24"/>
        </w:rPr>
        <w:t xml:space="preserve"> </w:t>
      </w:r>
      <w:r w:rsidR="00997920" w:rsidRPr="0018685F">
        <w:rPr>
          <w:rFonts w:ascii="Times New Roman" w:hAnsi="Times New Roman" w:cs="Times New Roman"/>
          <w:bCs/>
          <w:sz w:val="24"/>
          <w:szCs w:val="24"/>
        </w:rPr>
        <w:t xml:space="preserve">that clutch 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1F50D73A"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Eggert&lt;/Author&gt;&lt;Year&gt;1998&lt;/Year&gt;&lt;RecNum&gt;36&lt;/RecNum&gt;&lt;DisplayText&gt;[1, 33]&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33]</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1FCADD53" w:rsidR="00C750D7" w:rsidRPr="0018685F" w:rsidRDefault="004D0E5B" w:rsidP="00C750D7">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ild carcass taxa. In fact, we found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our breeding experiments.</w:t>
      </w:r>
      <w:r w:rsidR="009E6F9E" w:rsidRPr="0018685F">
        <w:rPr>
          <w:rFonts w:ascii="Times New Roman" w:hAnsi="Times New Roman" w:cs="Times New Roman"/>
          <w:bCs/>
          <w:sz w:val="24"/>
          <w:szCs w:val="24"/>
        </w:rPr>
        <w:t xml:space="preserve"> Interestingly, larvae did tend to grow better on bird carcasses in the feeding experiment</w:t>
      </w:r>
      <w:r w:rsidR="00552F54" w:rsidRPr="0018685F">
        <w:rPr>
          <w:rFonts w:ascii="Times New Roman" w:hAnsi="Times New Roman" w:cs="Times New Roman"/>
          <w:bCs/>
          <w:sz w:val="24"/>
          <w:szCs w:val="24"/>
        </w:rPr>
        <w:t>s without parents</w:t>
      </w:r>
      <w:r w:rsidR="009E6F9E" w:rsidRPr="0018685F">
        <w:rPr>
          <w:rFonts w:ascii="Times New Roman" w:hAnsi="Times New Roman" w:cs="Times New Roman"/>
          <w:bCs/>
          <w:sz w:val="24"/>
          <w:szCs w:val="24"/>
        </w:rPr>
        <w:t xml:space="preserve">. </w:t>
      </w:r>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r w:rsidR="00C750D7" w:rsidRPr="0018685F">
        <w:rPr>
          <w:rFonts w:ascii="Times New Roman" w:hAnsi="Times New Roman" w:cs="Times New Roman"/>
          <w:bCs/>
          <w:sz w:val="24"/>
          <w:szCs w:val="24"/>
        </w:rPr>
        <w:t>suggest</w:t>
      </w:r>
      <w:r w:rsidR="003147DA" w:rsidRPr="0018685F">
        <w:rPr>
          <w:rFonts w:ascii="Times New Roman" w:hAnsi="Times New Roman" w:cs="Times New Roman"/>
          <w:bCs/>
          <w:sz w:val="24"/>
          <w:szCs w:val="24"/>
        </w:rPr>
        <w:t>s</w:t>
      </w:r>
      <w:r w:rsidR="00C750D7" w:rsidRPr="0018685F">
        <w:rPr>
          <w:rFonts w:ascii="Times New Roman" w:hAnsi="Times New Roman" w:cs="Times New Roman"/>
          <w:bCs/>
          <w:sz w:val="24"/>
          <w:szCs w:val="24"/>
        </w:rPr>
        <w:t xml:space="preserve"> that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 may</w:t>
      </w:r>
      <w:r w:rsidR="003147DA" w:rsidRPr="0018685F">
        <w:rPr>
          <w:rFonts w:ascii="Times New Roman" w:hAnsi="Times New Roman" w:cs="Times New Roman"/>
          <w:bCs/>
          <w:sz w:val="24"/>
          <w:szCs w:val="24"/>
        </w:rPr>
        <w:t xml:space="preserve"> help</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lastRenderedPageBreak/>
        <w:t>maintain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 </w:t>
      </w:r>
      <w:r w:rsidR="00552F54" w:rsidRPr="0018685F">
        <w:rPr>
          <w:rFonts w:ascii="Times New Roman" w:hAnsi="Times New Roman" w:cs="Times New Roman"/>
          <w:bCs/>
          <w:sz w:val="24"/>
          <w:szCs w:val="24"/>
        </w:rPr>
        <w:t>But w</w:t>
      </w:r>
      <w:r w:rsidR="00C750D7" w:rsidRPr="0018685F">
        <w:rPr>
          <w:rFonts w:ascii="Times New Roman" w:hAnsi="Times New Roman" w:cs="Times New Roman"/>
          <w:bCs/>
          <w:sz w:val="24"/>
          <w:szCs w:val="24"/>
        </w:rPr>
        <w:t>ithout parental care</w:t>
      </w:r>
      <w:r w:rsidR="008E2ECA"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 xml:space="preserve">carcass taxon </w:t>
      </w:r>
      <w:r w:rsidR="008E2ECA" w:rsidRPr="0018685F">
        <w:rPr>
          <w:rFonts w:ascii="Times New Roman" w:hAnsi="Times New Roman" w:cs="Times New Roman"/>
          <w:bCs/>
          <w:sz w:val="24"/>
          <w:szCs w:val="24"/>
        </w:rPr>
        <w:t>ma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potentiall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influence</w:t>
      </w:r>
      <w:r w:rsidR="00C750D7" w:rsidRPr="0018685F">
        <w:rPr>
          <w:rFonts w:ascii="Times New Roman" w:hAnsi="Times New Roman" w:cs="Times New Roman"/>
          <w:bCs/>
          <w:sz w:val="24"/>
          <w:szCs w:val="24"/>
        </w:rPr>
        <w:t xml:space="preserve"> individual larval performance.</w:t>
      </w:r>
    </w:p>
    <w:p w14:paraId="4AC84A1C" w14:textId="4752656C"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19, 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19, 34]</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4]</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2006&lt;/Year&gt;&lt;RecNum&gt;49&lt;/RecNum&gt;&lt;DisplayText&gt;[35]&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5]</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3FC41A31"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 xml:space="preserve">This is the most common breeding </w:t>
      </w:r>
      <w:r w:rsidR="0019028E" w:rsidRPr="0018685F">
        <w:rPr>
          <w:rFonts w:ascii="Times New Roman" w:hAnsi="Times New Roman" w:cs="Times New Roman"/>
          <w:bCs/>
          <w:sz w:val="24"/>
          <w:szCs w:val="24"/>
        </w:rPr>
        <w:t>system</w:t>
      </w:r>
      <w:r w:rsidR="001568E0" w:rsidRPr="0018685F">
        <w:rPr>
          <w:rFonts w:ascii="Times New Roman" w:hAnsi="Times New Roman" w:cs="Times New Roman"/>
          <w:bCs/>
          <w:sz w:val="24"/>
          <w:szCs w:val="24"/>
        </w:rPr>
        <w:t xml:space="preserve"> </w:t>
      </w:r>
      <w:r w:rsidR="0019028E" w:rsidRPr="0018685F">
        <w:rPr>
          <w:rFonts w:ascii="Times New Roman" w:hAnsi="Times New Roman" w:cs="Times New Roman"/>
          <w:bCs/>
          <w:sz w:val="24"/>
          <w:szCs w:val="24"/>
        </w:rPr>
        <w:t>in</w:t>
      </w:r>
      <w:r w:rsidR="001568E0" w:rsidRPr="0018685F">
        <w:rPr>
          <w:rFonts w:ascii="Times New Roman" w:hAnsi="Times New Roman" w:cs="Times New Roman"/>
          <w:bCs/>
          <w:sz w:val="24"/>
          <w:szCs w:val="24"/>
        </w:rPr>
        <w:t xml:space="preserve"> burying beetles</w:t>
      </w:r>
      <w:r w:rsidR="006F3090"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on small</w:t>
      </w:r>
      <w:r w:rsidR="0019028E" w:rsidRPr="0018685F">
        <w:rPr>
          <w:rFonts w:ascii="Times New Roman" w:hAnsi="Times New Roman" w:cs="Times New Roman"/>
          <w:bCs/>
          <w:sz w:val="24"/>
          <w:szCs w:val="24"/>
        </w:rPr>
        <w:t>- and medium-sized</w:t>
      </w:r>
      <w:r w:rsidR="001568E0" w:rsidRPr="0018685F">
        <w:rPr>
          <w:rFonts w:ascii="Times New Roman" w:hAnsi="Times New Roman" w:cs="Times New Roman"/>
          <w:bCs/>
          <w:sz w:val="24"/>
          <w:szCs w:val="24"/>
        </w:rPr>
        <w:t xml:space="preserve"> carcasses </w:t>
      </w:r>
      <w:r w:rsidR="006F309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6F3090" w:rsidRPr="0018685F">
        <w:rPr>
          <w:rFonts w:ascii="Times New Roman" w:hAnsi="Times New Roman" w:cs="Times New Roman"/>
          <w:bCs/>
          <w:sz w:val="24"/>
          <w:szCs w:val="24"/>
        </w:rPr>
        <w:fldChar w:fldCharType="end"/>
      </w:r>
      <w:r w:rsidR="001568E0" w:rsidRPr="0018685F">
        <w:rPr>
          <w:rFonts w:ascii="Times New Roman" w:hAnsi="Times New Roman" w:cs="Times New Roman"/>
          <w:bCs/>
          <w:sz w:val="24"/>
          <w:szCs w:val="24"/>
        </w:rPr>
        <w:t>.</w:t>
      </w:r>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2007&lt;/Year&gt;&lt;RecNum&gt;39&lt;/RecNum&gt;&lt;DisplayText&gt;[36]&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6]</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7-39]</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DeVault&lt;/Author&gt;&lt;Year&gt;2003&lt;/Year&gt;&lt;RecNum&gt;38&lt;/RecNum&gt;&lt;DisplayText&gt;[40, 41]&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0, 41]</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4&lt;/Year&gt;&lt;RecNum&gt;37&lt;/RecNum&gt;&lt;DisplayText&gt;[42]&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2]</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r w:rsidR="006758D1" w:rsidRPr="0018685F">
        <w:rPr>
          <w:rFonts w:ascii="Times New Roman" w:hAnsi="Times New Roman" w:cs="Times New Roman"/>
          <w:bCs/>
          <w:sz w:val="24"/>
          <w:szCs w:val="24"/>
        </w:rPr>
        <w:t>F</w:t>
      </w:r>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 xml:space="preserve">as well as the interplay </w:t>
      </w:r>
      <w:r w:rsidR="001B306E" w:rsidRPr="0018685F">
        <w:rPr>
          <w:rFonts w:ascii="Times New Roman" w:hAnsi="Times New Roman" w:cs="Times New Roman"/>
          <w:bCs/>
          <w:sz w:val="24"/>
          <w:szCs w:val="24"/>
        </w:rPr>
        <w:lastRenderedPageBreak/>
        <w:t>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p>
    <w:p w14:paraId="63A6825C" w14:textId="69102DCA" w:rsidR="002C5D92"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r w:rsidR="0078787E" w:rsidRPr="0018685F">
        <w:rPr>
          <w:rFonts w:ascii="Times New Roman" w:hAnsi="Times New Roman" w:cs="Times New Roman"/>
          <w:bCs/>
          <w:sz w:val="24"/>
          <w:szCs w:val="24"/>
        </w:rPr>
        <w:t xml:space="preserve">for the first time th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and larval life history</w:t>
      </w:r>
      <w:r w:rsidR="00AE0DFE" w:rsidRPr="0018685F">
        <w:rPr>
          <w:rFonts w:ascii="Times New Roman" w:hAnsi="Times New Roman" w:cs="Times New Roman"/>
          <w:bCs/>
          <w:sz w:val="24"/>
          <w:szCs w:val="24"/>
        </w:rPr>
        <w:t xml:space="preserve"> traits</w:t>
      </w:r>
      <w:r w:rsidR="004E6E54" w:rsidRPr="0018685F">
        <w:rPr>
          <w:rFonts w:ascii="Times New Roman" w:hAnsi="Times New Roman" w:cs="Times New Roman"/>
          <w:bCs/>
          <w:sz w:val="24"/>
          <w:szCs w:val="24"/>
        </w:rPr>
        <w:t xml:space="preserve"> may shift depending on carcass size</w:t>
      </w:r>
      <w:r w:rsidR="0075685C" w:rsidRPr="0018685F">
        <w:rPr>
          <w:rFonts w:ascii="Times New Roman" w:hAnsi="Times New Roman" w:cs="Times New Roman"/>
          <w:bCs/>
          <w:sz w:val="24"/>
          <w:szCs w:val="24"/>
        </w:rPr>
        <w:t>, with smaller carcasses favoring larval qua</w:t>
      </w:r>
      <w:r w:rsidR="00AA3D9E" w:rsidRPr="0018685F">
        <w:rPr>
          <w:rFonts w:ascii="Times New Roman" w:hAnsi="Times New Roman" w:cs="Times New Roman"/>
          <w:bCs/>
          <w:sz w:val="24"/>
          <w:szCs w:val="24"/>
        </w:rPr>
        <w:t>ntity</w:t>
      </w:r>
      <w:r w:rsidR="0075685C" w:rsidRPr="0018685F">
        <w:rPr>
          <w:rFonts w:ascii="Times New Roman" w:hAnsi="Times New Roman" w:cs="Times New Roman"/>
          <w:bCs/>
          <w:sz w:val="24"/>
          <w:szCs w:val="24"/>
        </w:rPr>
        <w:t xml:space="preserve"> and larger carcasses favoring larval qua</w:t>
      </w:r>
      <w:r w:rsidR="00AA3D9E" w:rsidRPr="0018685F">
        <w:rPr>
          <w:rFonts w:ascii="Times New Roman" w:hAnsi="Times New Roman" w:cs="Times New Roman"/>
          <w:bCs/>
          <w:sz w:val="24"/>
          <w:szCs w:val="24"/>
        </w:rPr>
        <w:t>lity</w:t>
      </w:r>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138D07B" w14:textId="77777777" w:rsidR="00596054" w:rsidRDefault="00596054" w:rsidP="002C5D92">
      <w:pPr>
        <w:spacing w:line="480" w:lineRule="auto"/>
        <w:rPr>
          <w:rFonts w:ascii="Times New Roman" w:hAnsi="Times New Roman" w:cs="Times New Roman"/>
          <w:bCs/>
          <w:sz w:val="24"/>
          <w:szCs w:val="24"/>
        </w:rPr>
      </w:pPr>
    </w:p>
    <w:p w14:paraId="6B309D5D" w14:textId="77777777" w:rsidR="00B90EEF" w:rsidRPr="0027597E" w:rsidRDefault="00B90EEF" w:rsidP="00B90EEF">
      <w:pPr>
        <w:spacing w:before="100" w:beforeAutospacing="1" w:line="480" w:lineRule="auto"/>
        <w:rPr>
          <w:rFonts w:ascii="Times New Roman" w:eastAsia="PMingLiU" w:hAnsi="Times New Roman" w:cs="Times New Roman"/>
          <w:b/>
          <w:sz w:val="24"/>
          <w:szCs w:val="24"/>
        </w:rPr>
      </w:pPr>
      <w:r w:rsidRPr="0027597E">
        <w:rPr>
          <w:rFonts w:ascii="Times New Roman" w:eastAsia="PMingLiU" w:hAnsi="Times New Roman" w:cs="Times New Roman"/>
          <w:b/>
          <w:bCs/>
          <w:sz w:val="24"/>
          <w:szCs w:val="24"/>
        </w:rPr>
        <w:t>Acknowledgements</w:t>
      </w:r>
    </w:p>
    <w:p w14:paraId="4311DF36" w14:textId="77777777" w:rsidR="00B90EEF" w:rsidRPr="0027597E" w:rsidRDefault="00B90EEF" w:rsidP="00B90EEF">
      <w:pPr>
        <w:spacing w:line="480" w:lineRule="auto"/>
        <w:rPr>
          <w:rFonts w:ascii="Times New Roman" w:eastAsia="PMingLiU" w:hAnsi="Times New Roman" w:cs="Times New Roman"/>
          <w:color w:val="000000" w:themeColor="text1"/>
          <w:sz w:val="24"/>
          <w:szCs w:val="24"/>
        </w:rPr>
      </w:pPr>
      <w:r w:rsidRPr="0027597E">
        <w:rPr>
          <w:rFonts w:ascii="Times New Roman" w:eastAsia="PMingLiU" w:hAnsi="Times New Roman" w:cs="Times New Roman"/>
          <w:color w:val="000000" w:themeColor="text1"/>
          <w:sz w:val="24"/>
          <w:szCs w:val="24"/>
        </w:rPr>
        <w:t xml:space="preserve">We thank Mu-Tzu Tsai and Yi-Ta Wu for assisting with field sampling and laboratory experimental setup. We thank Te-En Lin and Yu-Kai Chen from the Taiwan Roadkill Observation Network, the Wild Bird Society of Taipei, and Yun Ho for providing wild carcasses. Last but not least, we extend our gratitude to the beetles as well as the lab and wild animals used in this study. This work was supported by National Taiwan University New Faculty Founding Research Grant, National Science and Technology Council 2030 Cross-Generation Young Scholars Program (111-2628-B-002-050-; 112-2628-B-002-013-), and </w:t>
      </w:r>
      <w:r w:rsidRPr="0027597E">
        <w:rPr>
          <w:rFonts w:ascii="Times New Roman" w:eastAsia="PMingLiU" w:hAnsi="Times New Roman" w:cs="Times New Roman"/>
          <w:color w:val="000000" w:themeColor="text1"/>
          <w:sz w:val="24"/>
          <w:szCs w:val="24"/>
        </w:rPr>
        <w:lastRenderedPageBreak/>
        <w:t>Yushan Fellow Program (112V1024-2) provided by the Ministry of Education, Taiwan (R.O.C.).</w:t>
      </w:r>
    </w:p>
    <w:p w14:paraId="1FAD0026" w14:textId="77777777" w:rsidR="00B90EEF" w:rsidRPr="0027597E" w:rsidRDefault="00B90EEF" w:rsidP="00B90EEF">
      <w:pPr>
        <w:spacing w:line="480" w:lineRule="auto"/>
        <w:rPr>
          <w:rFonts w:ascii="Times New Roman" w:hAnsi="Times New Roman" w:cs="Times New Roman"/>
          <w:bCs/>
          <w:sz w:val="24"/>
          <w:szCs w:val="24"/>
        </w:rPr>
      </w:pPr>
    </w:p>
    <w:p w14:paraId="4AEB6A00" w14:textId="77777777" w:rsidR="00B90EEF" w:rsidRPr="0027597E" w:rsidRDefault="00B90EEF" w:rsidP="00B90EEF">
      <w:pPr>
        <w:spacing w:before="100" w:beforeAutospacing="1" w:line="480" w:lineRule="auto"/>
        <w:rPr>
          <w:rFonts w:ascii="Times New Roman" w:hAnsi="Times New Roman" w:cs="Times New Roman"/>
          <w:b/>
          <w:sz w:val="24"/>
          <w:szCs w:val="24"/>
        </w:rPr>
      </w:pPr>
      <w:r w:rsidRPr="0027597E">
        <w:rPr>
          <w:rFonts w:ascii="Times New Roman" w:eastAsia="PMingLiU" w:hAnsi="Times New Roman" w:cs="Times New Roman"/>
          <w:b/>
          <w:iCs/>
          <w:sz w:val="24"/>
          <w:szCs w:val="24"/>
        </w:rPr>
        <w:t>Conflict of interest</w:t>
      </w:r>
    </w:p>
    <w:p w14:paraId="444E64AE" w14:textId="77777777" w:rsidR="00B90EEF" w:rsidRPr="0027597E" w:rsidRDefault="00B90EEF" w:rsidP="00B90EEF">
      <w:pPr>
        <w:spacing w:before="100" w:beforeAutospacing="1" w:line="480" w:lineRule="auto"/>
        <w:rPr>
          <w:rFonts w:ascii="Times New Roman" w:eastAsia="PMingLiU" w:hAnsi="Times New Roman" w:cs="Times New Roman"/>
          <w:sz w:val="24"/>
          <w:szCs w:val="24"/>
        </w:rPr>
      </w:pPr>
      <w:r w:rsidRPr="0027597E">
        <w:rPr>
          <w:rFonts w:ascii="Times New Roman" w:eastAsia="PMingLiU" w:hAnsi="Times New Roman" w:cs="Times New Roman"/>
          <w:sz w:val="24"/>
          <w:szCs w:val="24"/>
        </w:rPr>
        <w:t>The authors declare no conflict of interest regarding this manuscript.</w:t>
      </w:r>
    </w:p>
    <w:p w14:paraId="0E794985" w14:textId="77777777" w:rsidR="00B90EEF" w:rsidRPr="0027597E" w:rsidRDefault="00B90EEF" w:rsidP="00B90EEF">
      <w:pPr>
        <w:spacing w:line="480" w:lineRule="auto"/>
        <w:rPr>
          <w:rFonts w:ascii="Times New Roman" w:hAnsi="Times New Roman" w:cs="Times New Roman"/>
          <w:bCs/>
          <w:sz w:val="24"/>
          <w:szCs w:val="24"/>
        </w:rPr>
      </w:pPr>
    </w:p>
    <w:p w14:paraId="5E0632C7" w14:textId="77777777" w:rsidR="00B90EEF" w:rsidRPr="0027597E" w:rsidRDefault="00B90EEF" w:rsidP="00B90EEF">
      <w:pPr>
        <w:spacing w:line="480" w:lineRule="auto"/>
        <w:rPr>
          <w:rFonts w:ascii="Times New Roman" w:hAnsi="Times New Roman" w:cs="Times New Roman"/>
          <w:b/>
          <w:sz w:val="24"/>
          <w:szCs w:val="24"/>
        </w:rPr>
      </w:pPr>
      <w:r w:rsidRPr="0027597E">
        <w:rPr>
          <w:rFonts w:ascii="Times New Roman" w:hAnsi="Times New Roman" w:cs="Times New Roman"/>
          <w:b/>
          <w:sz w:val="24"/>
          <w:szCs w:val="24"/>
        </w:rPr>
        <w:t>Author contributions</w:t>
      </w:r>
    </w:p>
    <w:p w14:paraId="2ED6F6BA" w14:textId="77777777" w:rsidR="00B90EEF" w:rsidRPr="005425C8" w:rsidRDefault="00B90EEF" w:rsidP="00B90EEF">
      <w:pPr>
        <w:spacing w:line="480" w:lineRule="auto"/>
        <w:rPr>
          <w:rFonts w:ascii="Times New Roman" w:hAnsi="Times New Roman" w:cs="Times New Roman"/>
          <w:b/>
          <w:color w:val="000000" w:themeColor="text1"/>
          <w:sz w:val="24"/>
          <w:szCs w:val="24"/>
        </w:rPr>
      </w:pP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nceived the idea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designed the experiment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Chi-Heng Hsieh</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llect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analyz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wrote the first draft of the manuscript</w:t>
      </w:r>
      <w:r w:rsidRPr="0027597E">
        <w:rPr>
          <w:rFonts w:ascii="Times New Roman" w:eastAsia="PMingLiU" w:hAnsi="Times New Roman" w:cs="Times New Roman"/>
          <w:bCs/>
          <w:iCs/>
          <w:color w:val="000000" w:themeColor="text1"/>
          <w:sz w:val="24"/>
          <w:szCs w:val="24"/>
        </w:rPr>
        <w:t>; all authors revised the manuscript and approved the final version for publication.</w:t>
      </w:r>
    </w:p>
    <w:p w14:paraId="0328BB67" w14:textId="77777777" w:rsidR="00B90EEF" w:rsidRDefault="00B90EEF" w:rsidP="002C5D92">
      <w:pPr>
        <w:spacing w:line="480" w:lineRule="auto"/>
        <w:rPr>
          <w:rFonts w:ascii="Times New Roman" w:hAnsi="Times New Roman" w:cs="Times New Roman"/>
          <w:bCs/>
          <w:sz w:val="24"/>
          <w:szCs w:val="24"/>
        </w:rPr>
      </w:pPr>
    </w:p>
    <w:p w14:paraId="42960441" w14:textId="6FEAA331" w:rsidR="00596054" w:rsidRPr="0064548C" w:rsidRDefault="00596054" w:rsidP="00596054">
      <w:pPr>
        <w:spacing w:before="100" w:beforeAutospacing="1" w:line="480" w:lineRule="auto"/>
        <w:rPr>
          <w:rFonts w:ascii="Times New Roman" w:eastAsia="PMingLiU" w:hAnsi="Times New Roman" w:cs="Times New Roman"/>
          <w:b/>
          <w:iCs/>
          <w:sz w:val="24"/>
          <w:szCs w:val="24"/>
        </w:rPr>
      </w:pPr>
      <w:r w:rsidRPr="0064548C">
        <w:rPr>
          <w:rFonts w:ascii="Times New Roman" w:eastAsia="PMingLiU" w:hAnsi="Times New Roman" w:cs="Times New Roman"/>
          <w:b/>
          <w:iCs/>
          <w:sz w:val="24"/>
          <w:szCs w:val="24"/>
        </w:rPr>
        <w:t xml:space="preserve">Data </w:t>
      </w:r>
      <w:r w:rsidR="0064548C" w:rsidRPr="0064548C">
        <w:rPr>
          <w:rFonts w:ascii="Times New Roman" w:eastAsia="PMingLiU" w:hAnsi="Times New Roman" w:cs="Times New Roman"/>
          <w:b/>
          <w:iCs/>
          <w:sz w:val="24"/>
          <w:szCs w:val="24"/>
        </w:rPr>
        <w:t>accessibility</w:t>
      </w:r>
    </w:p>
    <w:p w14:paraId="3C21CA20" w14:textId="7382242D" w:rsidR="00596054" w:rsidRPr="004B164F" w:rsidRDefault="00596054" w:rsidP="005F4681">
      <w:pPr>
        <w:spacing w:line="480" w:lineRule="auto"/>
        <w:rPr>
          <w:rFonts w:ascii="Times New Roman" w:eastAsia="PMingLiU" w:hAnsi="Times New Roman" w:cs="Times New Roman"/>
          <w:bCs/>
          <w:iCs/>
          <w:sz w:val="24"/>
          <w:szCs w:val="24"/>
        </w:rPr>
      </w:pPr>
      <w:r w:rsidRPr="0064548C">
        <w:rPr>
          <w:rFonts w:ascii="Times New Roman" w:eastAsia="PMingLiU" w:hAnsi="Times New Roman" w:cs="Times New Roman"/>
          <w:bCs/>
          <w:iCs/>
          <w:sz w:val="24"/>
          <w:szCs w:val="24"/>
        </w:rPr>
        <w:t xml:space="preserve">Data and code used in this manuscript are </w:t>
      </w:r>
      <w:r w:rsidR="004B164F">
        <w:rPr>
          <w:rFonts w:ascii="Times New Roman" w:eastAsia="PMingLiU" w:hAnsi="Times New Roman" w:cs="Times New Roman"/>
          <w:bCs/>
          <w:iCs/>
          <w:sz w:val="24"/>
          <w:szCs w:val="24"/>
        </w:rPr>
        <w:t xml:space="preserve">publicly </w:t>
      </w:r>
      <w:r w:rsidRPr="0064548C">
        <w:rPr>
          <w:rFonts w:ascii="Times New Roman" w:eastAsia="PMingLiU" w:hAnsi="Times New Roman" w:cs="Times New Roman"/>
          <w:bCs/>
          <w:iCs/>
          <w:sz w:val="24"/>
          <w:szCs w:val="24"/>
        </w:rPr>
        <w:t>available on Zenodo</w:t>
      </w:r>
      <w:r w:rsidR="004B164F">
        <w:rPr>
          <w:rFonts w:ascii="Times New Roman" w:eastAsia="PMingLiU" w:hAnsi="Times New Roman" w:cs="Times New Roman"/>
          <w:bCs/>
          <w:iCs/>
          <w:sz w:val="24"/>
          <w:szCs w:val="24"/>
        </w:rPr>
        <w:t xml:space="preserve"> (DOI: </w:t>
      </w:r>
      <w:r w:rsidR="004B164F" w:rsidRPr="004B164F">
        <w:rPr>
          <w:rFonts w:ascii="Times New Roman" w:eastAsia="PMingLiU" w:hAnsi="Times New Roman" w:cs="Times New Roman"/>
          <w:bCs/>
          <w:iCs/>
          <w:sz w:val="24"/>
          <w:szCs w:val="24"/>
        </w:rPr>
        <w:t>https://doi.org/10.5281/zenodo.12747445</w:t>
      </w:r>
      <w:r w:rsidR="004B164F">
        <w:rPr>
          <w:rFonts w:ascii="Times New Roman" w:eastAsia="PMingLiU" w:hAnsi="Times New Roman" w:cs="Times New Roman"/>
          <w:bCs/>
          <w:iCs/>
          <w:sz w:val="24"/>
          <w:szCs w:val="24"/>
        </w:rPr>
        <w:t>)</w:t>
      </w:r>
      <w:r w:rsidR="00BA74CB">
        <w:rPr>
          <w:rFonts w:ascii="Times New Roman" w:eastAsia="PMingLiU" w:hAnsi="Times New Roman" w:cs="Times New Roman"/>
          <w:bCs/>
          <w:iCs/>
          <w:sz w:val="24"/>
          <w:szCs w:val="24"/>
        </w:rPr>
        <w:t>.</w:t>
      </w:r>
    </w:p>
    <w:p w14:paraId="04668CE1" w14:textId="498839C7" w:rsidR="00596054" w:rsidRDefault="00596054">
      <w:pPr>
        <w:spacing w:after="0" w:line="240" w:lineRule="auto"/>
        <w:jc w:val="left"/>
        <w:rPr>
          <w:rFonts w:ascii="Times New Roman" w:hAnsi="Times New Roman" w:cs="Times New Roman"/>
          <w:color w:val="FF0000"/>
        </w:rPr>
      </w:pPr>
      <w:r>
        <w:rPr>
          <w:rFonts w:ascii="Times New Roman" w:hAnsi="Times New Roman" w:cs="Times New Roman"/>
          <w:color w:val="FF0000"/>
        </w:rPr>
        <w:br w:type="page"/>
      </w:r>
    </w:p>
    <w:p w14:paraId="601A116F" w14:textId="77777777" w:rsidR="00EA7B99" w:rsidRPr="00EA7B99" w:rsidRDefault="00305466" w:rsidP="00EA7B99">
      <w:pPr>
        <w:pStyle w:val="EndNoteBibliographyTitle"/>
        <w:spacing w:line="480" w:lineRule="auto"/>
        <w:jc w:val="both"/>
        <w:rPr>
          <w:rFonts w:ascii="Times New Roman" w:hAnsi="Times New Roman" w:cs="Times New Roman"/>
          <w:b/>
          <w:noProof/>
          <w:sz w:val="24"/>
          <w:szCs w:val="24"/>
        </w:rPr>
      </w:pPr>
      <w:r w:rsidRPr="00EA7B99">
        <w:rPr>
          <w:rFonts w:ascii="Times New Roman" w:hAnsi="Times New Roman" w:cs="Times New Roman"/>
          <w:sz w:val="24"/>
          <w:szCs w:val="24"/>
        </w:rPr>
        <w:lastRenderedPageBreak/>
        <w:fldChar w:fldCharType="begin"/>
      </w:r>
      <w:r w:rsidRPr="00EA7B99">
        <w:rPr>
          <w:rFonts w:ascii="Times New Roman" w:hAnsi="Times New Roman" w:cs="Times New Roman"/>
          <w:sz w:val="24"/>
          <w:szCs w:val="24"/>
        </w:rPr>
        <w:instrText xml:space="preserve"> ADDIN EN.REFLIST </w:instrText>
      </w:r>
      <w:r w:rsidRPr="00EA7B99">
        <w:rPr>
          <w:rFonts w:ascii="Times New Roman" w:hAnsi="Times New Roman" w:cs="Times New Roman"/>
          <w:sz w:val="24"/>
          <w:szCs w:val="24"/>
        </w:rPr>
        <w:fldChar w:fldCharType="separate"/>
      </w:r>
      <w:r w:rsidR="00EA7B99" w:rsidRPr="00EA7B99">
        <w:rPr>
          <w:rFonts w:ascii="Times New Roman" w:hAnsi="Times New Roman" w:cs="Times New Roman"/>
          <w:b/>
          <w:noProof/>
          <w:sz w:val="24"/>
          <w:szCs w:val="24"/>
        </w:rPr>
        <w:t>References</w:t>
      </w:r>
    </w:p>
    <w:p w14:paraId="6AA56FC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 Rozen, D., Engelmoer, D. &amp; Smiseth, P.T. 2008 Antimicrobial strategies in burying beetles breeding on carrion. </w:t>
      </w:r>
      <w:r w:rsidRPr="00EA7B99">
        <w:rPr>
          <w:rFonts w:ascii="Times New Roman" w:hAnsi="Times New Roman" w:cs="Times New Roman"/>
          <w:i/>
          <w:noProof/>
          <w:sz w:val="24"/>
          <w:szCs w:val="24"/>
        </w:rPr>
        <w:t>Proceedings of the National Academy of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5</w:t>
      </w:r>
      <w:r w:rsidRPr="00EA7B99">
        <w:rPr>
          <w:rFonts w:ascii="Times New Roman" w:hAnsi="Times New Roman" w:cs="Times New Roman"/>
          <w:noProof/>
          <w:sz w:val="24"/>
          <w:szCs w:val="24"/>
        </w:rPr>
        <w:t>, 17890-17895.</w:t>
      </w:r>
    </w:p>
    <w:p w14:paraId="389052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 Stiegler, J., Von Hoermann, C., Müller, J., Benbow, M.E. &amp; Heurich, M. 2020 Carcass provisioning for scavenger conservation in a temperate forest ecosystem. </w:t>
      </w:r>
      <w:r w:rsidRPr="00EA7B99">
        <w:rPr>
          <w:rFonts w:ascii="Times New Roman" w:hAnsi="Times New Roman" w:cs="Times New Roman"/>
          <w:i/>
          <w:noProof/>
          <w:sz w:val="24"/>
          <w:szCs w:val="24"/>
        </w:rPr>
        <w:t>Ecospher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w:t>
      </w:r>
      <w:r w:rsidRPr="00EA7B99">
        <w:rPr>
          <w:rFonts w:ascii="Times New Roman" w:hAnsi="Times New Roman" w:cs="Times New Roman"/>
          <w:noProof/>
          <w:sz w:val="24"/>
          <w:szCs w:val="24"/>
        </w:rPr>
        <w:t>, e03063.</w:t>
      </w:r>
    </w:p>
    <w:p w14:paraId="667F843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 Barton, P.S., Cunningham, S.A., Lindenmayer, D.B. &amp; Manning, A.D. 2013 The role of carrion in maintaining biodiversity and ecological processes in terrestrial ecosystems. </w:t>
      </w:r>
      <w:r w:rsidRPr="00EA7B99">
        <w:rPr>
          <w:rFonts w:ascii="Times New Roman" w:hAnsi="Times New Roman" w:cs="Times New Roman"/>
          <w:i/>
          <w:noProof/>
          <w:sz w:val="24"/>
          <w:szCs w:val="24"/>
        </w:rPr>
        <w:t>Oecologia</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71</w:t>
      </w:r>
      <w:r w:rsidRPr="00EA7B99">
        <w:rPr>
          <w:rFonts w:ascii="Times New Roman" w:hAnsi="Times New Roman" w:cs="Times New Roman"/>
          <w:noProof/>
          <w:sz w:val="24"/>
          <w:szCs w:val="24"/>
        </w:rPr>
        <w:t>, 761-772.</w:t>
      </w:r>
    </w:p>
    <w:p w14:paraId="487A55F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 Tomberlin, J.K., Barton, B.T., Lashley, M.A. &amp; Jordan, H.R. 2017 Mass mortality events and the role of necrophagous invertebrates. </w:t>
      </w:r>
      <w:r w:rsidRPr="00EA7B99">
        <w:rPr>
          <w:rFonts w:ascii="Times New Roman" w:hAnsi="Times New Roman" w:cs="Times New Roman"/>
          <w:i/>
          <w:noProof/>
          <w:sz w:val="24"/>
          <w:szCs w:val="24"/>
        </w:rPr>
        <w:t>Current Opinion in Insect Scienc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7-12.</w:t>
      </w:r>
    </w:p>
    <w:p w14:paraId="04ECA92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5] Scott, M.P. 1998 The ecology and behavior of burying beetles. </w:t>
      </w:r>
      <w:r w:rsidRPr="00EA7B99">
        <w:rPr>
          <w:rFonts w:ascii="Times New Roman" w:hAnsi="Times New Roman" w:cs="Times New Roman"/>
          <w:i/>
          <w:noProof/>
          <w:sz w:val="24"/>
          <w:szCs w:val="24"/>
        </w:rPr>
        <w:t>Annual Review of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3</w:t>
      </w:r>
      <w:r w:rsidRPr="00EA7B99">
        <w:rPr>
          <w:rFonts w:ascii="Times New Roman" w:hAnsi="Times New Roman" w:cs="Times New Roman"/>
          <w:noProof/>
          <w:sz w:val="24"/>
          <w:szCs w:val="24"/>
        </w:rPr>
        <w:t>, 595-618.</w:t>
      </w:r>
    </w:p>
    <w:p w14:paraId="50F6BE6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6] Creighton, J.C. 2005 Population density, body size, and phenotypic plasticity of brood size in a burying beetle.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6</w:t>
      </w:r>
      <w:r w:rsidRPr="00EA7B99">
        <w:rPr>
          <w:rFonts w:ascii="Times New Roman" w:hAnsi="Times New Roman" w:cs="Times New Roman"/>
          <w:noProof/>
          <w:sz w:val="24"/>
          <w:szCs w:val="24"/>
        </w:rPr>
        <w:t>, 1031-1036.</w:t>
      </w:r>
    </w:p>
    <w:p w14:paraId="0FF8FAD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7] Scott, M.P. &amp; Traniello, J.F. 1990 Behavioural and ecological correlates of male and female parental care and reproductive success in burying beetles (Nicrophorus spp.).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9</w:t>
      </w:r>
      <w:r w:rsidRPr="00EA7B99">
        <w:rPr>
          <w:rFonts w:ascii="Times New Roman" w:hAnsi="Times New Roman" w:cs="Times New Roman"/>
          <w:noProof/>
          <w:sz w:val="24"/>
          <w:szCs w:val="24"/>
        </w:rPr>
        <w:t>, 274-283.</w:t>
      </w:r>
    </w:p>
    <w:p w14:paraId="6D6467C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8] Smiseth, P.T., Andrews, C.P., Mattey, S.N. &amp; Mooney, R. 2014 Phenotypic variation in resource acquisition influences trade‐off between number and mass of offspring in a burying beetle. </w:t>
      </w:r>
      <w:r w:rsidRPr="00EA7B99">
        <w:rPr>
          <w:rFonts w:ascii="Times New Roman" w:hAnsi="Times New Roman" w:cs="Times New Roman"/>
          <w:i/>
          <w:noProof/>
          <w:sz w:val="24"/>
          <w:szCs w:val="24"/>
        </w:rPr>
        <w:t>Journal of Zo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93</w:t>
      </w:r>
      <w:r w:rsidRPr="00EA7B99">
        <w:rPr>
          <w:rFonts w:ascii="Times New Roman" w:hAnsi="Times New Roman" w:cs="Times New Roman"/>
          <w:noProof/>
          <w:sz w:val="24"/>
          <w:szCs w:val="24"/>
        </w:rPr>
        <w:t>, 80-83.</w:t>
      </w:r>
    </w:p>
    <w:p w14:paraId="236CE2C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9] Trumbo, S.T. 1992 Monogamy to communal breeding: exploitation of a broad resource base by burying beetles (Nicrophorus).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7</w:t>
      </w:r>
      <w:r w:rsidRPr="00EA7B99">
        <w:rPr>
          <w:rFonts w:ascii="Times New Roman" w:hAnsi="Times New Roman" w:cs="Times New Roman"/>
          <w:noProof/>
          <w:sz w:val="24"/>
          <w:szCs w:val="24"/>
        </w:rPr>
        <w:t>, 289-298.</w:t>
      </w:r>
    </w:p>
    <w:p w14:paraId="2448EBC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0] Hopwood, P.E., Moore, A.J., Tregenza, T. &amp; Royle, N.J. 2016 Niche variation and the maintenance of variation in body size in a burying beetle.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1</w:t>
      </w:r>
      <w:r w:rsidRPr="00EA7B99">
        <w:rPr>
          <w:rFonts w:ascii="Times New Roman" w:hAnsi="Times New Roman" w:cs="Times New Roman"/>
          <w:noProof/>
          <w:sz w:val="24"/>
          <w:szCs w:val="24"/>
        </w:rPr>
        <w:t>, 96-104.</w:t>
      </w:r>
    </w:p>
    <w:p w14:paraId="775176A6"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11] Müller, J.K., Eggert, A.-K. &amp; Furlkröger, E. 1990 Clutch size regulation in the burying beetle Necrophorus vespilloides Herbst (Coleoptera: Silphidae). </w:t>
      </w:r>
      <w:r w:rsidRPr="00EA7B99">
        <w:rPr>
          <w:rFonts w:ascii="Times New Roman" w:hAnsi="Times New Roman" w:cs="Times New Roman"/>
          <w:i/>
          <w:noProof/>
          <w:sz w:val="24"/>
          <w:szCs w:val="24"/>
        </w:rPr>
        <w:t>Journal of Insect Behavio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w:t>
      </w:r>
      <w:r w:rsidRPr="00EA7B99">
        <w:rPr>
          <w:rFonts w:ascii="Times New Roman" w:hAnsi="Times New Roman" w:cs="Times New Roman"/>
          <w:noProof/>
          <w:sz w:val="24"/>
          <w:szCs w:val="24"/>
        </w:rPr>
        <w:t>, 265–270.</w:t>
      </w:r>
    </w:p>
    <w:p w14:paraId="41A9EFE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2] Bartlett, J. 1987 Filial cannibalism in burying beetle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1</w:t>
      </w:r>
      <w:r w:rsidRPr="00EA7B99">
        <w:rPr>
          <w:rFonts w:ascii="Times New Roman" w:hAnsi="Times New Roman" w:cs="Times New Roman"/>
          <w:noProof/>
          <w:sz w:val="24"/>
          <w:szCs w:val="24"/>
        </w:rPr>
        <w:t>, 179-183.</w:t>
      </w:r>
    </w:p>
    <w:p w14:paraId="52F62D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3] Weldon, L., Abolins, S., Lenzi, L., Bourne, C., Riley, E.M. &amp; Viney, M. 2015 The gut microbiota of wild mice. </w:t>
      </w:r>
      <w:r w:rsidRPr="00EA7B99">
        <w:rPr>
          <w:rFonts w:ascii="Times New Roman" w:hAnsi="Times New Roman" w:cs="Times New Roman"/>
          <w:i/>
          <w:noProof/>
          <w:sz w:val="24"/>
          <w:szCs w:val="24"/>
        </w:rPr>
        <w:t>PLoS On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w:t>
      </w:r>
      <w:r w:rsidRPr="00EA7B99">
        <w:rPr>
          <w:rFonts w:ascii="Times New Roman" w:hAnsi="Times New Roman" w:cs="Times New Roman"/>
          <w:noProof/>
          <w:sz w:val="24"/>
          <w:szCs w:val="24"/>
        </w:rPr>
        <w:t>, e0134643.</w:t>
      </w:r>
    </w:p>
    <w:p w14:paraId="45B95DE2"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4] Shukla, S.P., Plata, C., Reichelt, M., Steiger, S., Heckel, D.G., Kaltenpoth, M., Vilcinskas, A. &amp; Vogel, H. 2018 Microbiome-assisted carrion preservation aids larval development in a burying beetle. </w:t>
      </w:r>
      <w:r w:rsidRPr="00EA7B99">
        <w:rPr>
          <w:rFonts w:ascii="Times New Roman" w:hAnsi="Times New Roman" w:cs="Times New Roman"/>
          <w:i/>
          <w:noProof/>
          <w:sz w:val="24"/>
          <w:szCs w:val="24"/>
        </w:rPr>
        <w:t>Proceedings of the National Academy of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5</w:t>
      </w:r>
      <w:r w:rsidRPr="00EA7B99">
        <w:rPr>
          <w:rFonts w:ascii="Times New Roman" w:hAnsi="Times New Roman" w:cs="Times New Roman"/>
          <w:noProof/>
          <w:sz w:val="24"/>
          <w:szCs w:val="24"/>
        </w:rPr>
        <w:t>, 11274-11279.</w:t>
      </w:r>
    </w:p>
    <w:p w14:paraId="6154CAE9"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5] Hocking, M., Ring, R. &amp; Reimchen, T. 2006 Burying beetle Nicrophorus investigator reproduction on Pacific salmon carcasses.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1</w:t>
      </w:r>
      <w:r w:rsidRPr="00EA7B99">
        <w:rPr>
          <w:rFonts w:ascii="Times New Roman" w:hAnsi="Times New Roman" w:cs="Times New Roman"/>
          <w:noProof/>
          <w:sz w:val="24"/>
          <w:szCs w:val="24"/>
        </w:rPr>
        <w:t>, 5-12.</w:t>
      </w:r>
    </w:p>
    <w:p w14:paraId="072B45B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6] May, E.M. &amp; El‐Sabaawi, R.W. 2022 Life stage and taxonomy the most important factors determining vertebrate stoichiometry: A meta‐analysis. </w:t>
      </w:r>
      <w:r w:rsidRPr="00EA7B99">
        <w:rPr>
          <w:rFonts w:ascii="Times New Roman" w:hAnsi="Times New Roman" w:cs="Times New Roman"/>
          <w:i/>
          <w:noProof/>
          <w:sz w:val="24"/>
          <w:szCs w:val="24"/>
        </w:rPr>
        <w:t>Ecology and Evolution</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2</w:t>
      </w:r>
      <w:r w:rsidRPr="00EA7B99">
        <w:rPr>
          <w:rFonts w:ascii="Times New Roman" w:hAnsi="Times New Roman" w:cs="Times New Roman"/>
          <w:noProof/>
          <w:sz w:val="24"/>
          <w:szCs w:val="24"/>
        </w:rPr>
        <w:t>, e9354.</w:t>
      </w:r>
    </w:p>
    <w:p w14:paraId="65B4313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7] Scriber, J. &amp; Slansky Jr, F. 1981 The nutritional ecology of immature insects. </w:t>
      </w:r>
      <w:r w:rsidRPr="00EA7B99">
        <w:rPr>
          <w:rFonts w:ascii="Times New Roman" w:hAnsi="Times New Roman" w:cs="Times New Roman"/>
          <w:i/>
          <w:noProof/>
          <w:sz w:val="24"/>
          <w:szCs w:val="24"/>
        </w:rPr>
        <w:t>Annual Review of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6</w:t>
      </w:r>
      <w:r w:rsidRPr="00EA7B99">
        <w:rPr>
          <w:rFonts w:ascii="Times New Roman" w:hAnsi="Times New Roman" w:cs="Times New Roman"/>
          <w:noProof/>
          <w:sz w:val="24"/>
          <w:szCs w:val="24"/>
        </w:rPr>
        <w:t>, 183-211.</w:t>
      </w:r>
    </w:p>
    <w:p w14:paraId="6E3BE68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8] Monteith, K.M., Andrews, C. &amp; Smiseth, P.T. 2012 Post‐hatching parental care masks the effects of egg size on offspring fitness: a removal experiment on burying beetles. </w:t>
      </w:r>
      <w:r w:rsidRPr="00EA7B99">
        <w:rPr>
          <w:rFonts w:ascii="Times New Roman" w:hAnsi="Times New Roman" w:cs="Times New Roman"/>
          <w:i/>
          <w:noProof/>
          <w:sz w:val="24"/>
          <w:szCs w:val="24"/>
        </w:rPr>
        <w:t>Journal of Evolutionary 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5</w:t>
      </w:r>
      <w:r w:rsidRPr="00EA7B99">
        <w:rPr>
          <w:rFonts w:ascii="Times New Roman" w:hAnsi="Times New Roman" w:cs="Times New Roman"/>
          <w:noProof/>
          <w:sz w:val="24"/>
          <w:szCs w:val="24"/>
        </w:rPr>
        <w:t>, 1815-1822.</w:t>
      </w:r>
    </w:p>
    <w:p w14:paraId="2355864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9] Bartlett, J. &amp; Ashworth, C. 1988 Brood size and fitness in Nicrophorus vespilloides (Coleoptera: Silphidae).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2</w:t>
      </w:r>
      <w:r w:rsidRPr="00EA7B99">
        <w:rPr>
          <w:rFonts w:ascii="Times New Roman" w:hAnsi="Times New Roman" w:cs="Times New Roman"/>
          <w:noProof/>
          <w:sz w:val="24"/>
          <w:szCs w:val="24"/>
        </w:rPr>
        <w:t>, 429-434.</w:t>
      </w:r>
    </w:p>
    <w:p w14:paraId="6AFF8A9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0] Richardson, J. &amp; Smiseth, P.T. 2020 Effects of variation in resource acquisition during different stages of the life cycle on life‐history traits and trade‐offs in a burying beetle. </w:t>
      </w:r>
      <w:r w:rsidRPr="00EA7B99">
        <w:rPr>
          <w:rFonts w:ascii="Times New Roman" w:hAnsi="Times New Roman" w:cs="Times New Roman"/>
          <w:i/>
          <w:noProof/>
          <w:sz w:val="24"/>
          <w:szCs w:val="24"/>
        </w:rPr>
        <w:t>Journal of Evolutionary 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2</w:t>
      </w:r>
      <w:r w:rsidRPr="00EA7B99">
        <w:rPr>
          <w:rFonts w:ascii="Times New Roman" w:hAnsi="Times New Roman" w:cs="Times New Roman"/>
          <w:noProof/>
          <w:sz w:val="24"/>
          <w:szCs w:val="24"/>
        </w:rPr>
        <w:t>, 19-30.</w:t>
      </w:r>
    </w:p>
    <w:p w14:paraId="10EC172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21] Tessier, A.J. &amp; Consolatti, N.L. 1991 Resource quantity and offspring quality in Daphnia. </w:t>
      </w:r>
      <w:r w:rsidRPr="00EA7B99">
        <w:rPr>
          <w:rFonts w:ascii="Times New Roman" w:hAnsi="Times New Roman" w:cs="Times New Roman"/>
          <w:i/>
          <w:noProof/>
          <w:sz w:val="24"/>
          <w:szCs w:val="24"/>
        </w:rPr>
        <w:t>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72</w:t>
      </w:r>
      <w:r w:rsidRPr="00EA7B99">
        <w:rPr>
          <w:rFonts w:ascii="Times New Roman" w:hAnsi="Times New Roman" w:cs="Times New Roman"/>
          <w:noProof/>
          <w:sz w:val="24"/>
          <w:szCs w:val="24"/>
        </w:rPr>
        <w:t>, 468-478.</w:t>
      </w:r>
    </w:p>
    <w:p w14:paraId="58C46F2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2] Boggs, C.L. 2009 Understanding insect life histories and senescence through a resource allocation lens. </w:t>
      </w:r>
      <w:r w:rsidRPr="00EA7B99">
        <w:rPr>
          <w:rFonts w:ascii="Times New Roman" w:hAnsi="Times New Roman" w:cs="Times New Roman"/>
          <w:i/>
          <w:noProof/>
          <w:sz w:val="24"/>
          <w:szCs w:val="24"/>
        </w:rPr>
        <w:t>Function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27-37.</w:t>
      </w:r>
    </w:p>
    <w:p w14:paraId="0CEF988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3] Woelber, B.K., Hall, C.L. &amp; Howard, D.R. 2018 Environmental cues influence parental brood structure decisions in the burying beetle Nicrophorus marginatus. </w:t>
      </w:r>
      <w:r w:rsidRPr="00EA7B99">
        <w:rPr>
          <w:rFonts w:ascii="Times New Roman" w:hAnsi="Times New Roman" w:cs="Times New Roman"/>
          <w:i/>
          <w:noProof/>
          <w:sz w:val="24"/>
          <w:szCs w:val="24"/>
        </w:rPr>
        <w:t>Journal of Eth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6</w:t>
      </w:r>
      <w:r w:rsidRPr="00EA7B99">
        <w:rPr>
          <w:rFonts w:ascii="Times New Roman" w:hAnsi="Times New Roman" w:cs="Times New Roman"/>
          <w:noProof/>
          <w:sz w:val="24"/>
          <w:szCs w:val="24"/>
        </w:rPr>
        <w:t>, 55-64.</w:t>
      </w:r>
    </w:p>
    <w:p w14:paraId="66F96B6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4] Sun, S.-J., Catherall, A.M., Pascoal, S., Jarrett, B.J., Miller, S.E., Sheehan, M.J. &amp; Kilner, R.M. 2020 Rapid local adaptation linked with phenotypic plasticity. </w:t>
      </w:r>
      <w:r w:rsidRPr="00EA7B99">
        <w:rPr>
          <w:rFonts w:ascii="Times New Roman" w:hAnsi="Times New Roman" w:cs="Times New Roman"/>
          <w:i/>
          <w:noProof/>
          <w:sz w:val="24"/>
          <w:szCs w:val="24"/>
        </w:rPr>
        <w:t>Evolution Letter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w:t>
      </w:r>
      <w:r w:rsidRPr="00EA7B99">
        <w:rPr>
          <w:rFonts w:ascii="Times New Roman" w:hAnsi="Times New Roman" w:cs="Times New Roman"/>
          <w:noProof/>
          <w:sz w:val="24"/>
          <w:szCs w:val="24"/>
        </w:rPr>
        <w:t>, 345-359.</w:t>
      </w:r>
    </w:p>
    <w:p w14:paraId="595AA0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5] Al Shareefi, E. &amp; Cotter, S.C. 2018 The nutritional ecology of maturation in a carnivorous insect.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0</w:t>
      </w:r>
      <w:r w:rsidRPr="00EA7B99">
        <w:rPr>
          <w:rFonts w:ascii="Times New Roman" w:hAnsi="Times New Roman" w:cs="Times New Roman"/>
          <w:noProof/>
          <w:sz w:val="24"/>
          <w:szCs w:val="24"/>
        </w:rPr>
        <w:t>, 256-266. (doi:10.1093/beheco/ary142).</w:t>
      </w:r>
    </w:p>
    <w:p w14:paraId="4889212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6] Saini, R.K., Prasad, P., Shang, X. &amp; Keum, Y.-S. 2021 Advances in lipid extraction methods—a review. </w:t>
      </w:r>
      <w:r w:rsidRPr="00EA7B99">
        <w:rPr>
          <w:rFonts w:ascii="Times New Roman" w:hAnsi="Times New Roman" w:cs="Times New Roman"/>
          <w:i/>
          <w:noProof/>
          <w:sz w:val="24"/>
          <w:szCs w:val="24"/>
        </w:rPr>
        <w:t>International Journal of Molecular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2</w:t>
      </w:r>
      <w:r w:rsidRPr="00EA7B99">
        <w:rPr>
          <w:rFonts w:ascii="Times New Roman" w:hAnsi="Times New Roman" w:cs="Times New Roman"/>
          <w:noProof/>
          <w:sz w:val="24"/>
          <w:szCs w:val="24"/>
        </w:rPr>
        <w:t>, 13643.</w:t>
      </w:r>
    </w:p>
    <w:p w14:paraId="10D3D47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7] Brooks, M.E., Kristensen, K., van Benthem, K.J., Magnusson, A., Berg, C.W., Nielsen, A., Skaug, H.J., Maechler, M. &amp; Bolker, B.M. 2017 glmmTMB Balances Speed and Flexibility Among Packages for Zero-inflated Generalized Linear Mixed Modeling. </w:t>
      </w:r>
      <w:r w:rsidRPr="00EA7B99">
        <w:rPr>
          <w:rFonts w:ascii="Times New Roman" w:hAnsi="Times New Roman" w:cs="Times New Roman"/>
          <w:i/>
          <w:noProof/>
          <w:sz w:val="24"/>
          <w:szCs w:val="24"/>
        </w:rPr>
        <w:t>The R Journal</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9</w:t>
      </w:r>
      <w:r w:rsidRPr="00EA7B99">
        <w:rPr>
          <w:rFonts w:ascii="Times New Roman" w:hAnsi="Times New Roman" w:cs="Times New Roman"/>
          <w:noProof/>
          <w:sz w:val="24"/>
          <w:szCs w:val="24"/>
        </w:rPr>
        <w:t>, 378-400. (doi:10.32614/RJ-2017-066).</w:t>
      </w:r>
    </w:p>
    <w:p w14:paraId="296BA4B1" w14:textId="386AFFD8"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28] Hartig, F. 2022 DHARMa: Residual Diagnostics for Hierarchical (Multi-Level / Mixed) Regression Models.</w:t>
      </w:r>
    </w:p>
    <w:p w14:paraId="29F2DDD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9] Fox, J. &amp; Weisberg, S. 2019 </w:t>
      </w:r>
      <w:r w:rsidRPr="00EA7B99">
        <w:rPr>
          <w:rFonts w:ascii="Times New Roman" w:hAnsi="Times New Roman" w:cs="Times New Roman"/>
          <w:i/>
          <w:noProof/>
          <w:sz w:val="24"/>
          <w:szCs w:val="24"/>
        </w:rPr>
        <w:t>An R Companion to Applied Regression</w:t>
      </w:r>
      <w:r w:rsidRPr="00EA7B99">
        <w:rPr>
          <w:rFonts w:ascii="Times New Roman" w:hAnsi="Times New Roman" w:cs="Times New Roman"/>
          <w:noProof/>
          <w:sz w:val="24"/>
          <w:szCs w:val="24"/>
        </w:rPr>
        <w:t>. Third ed. Thousand Oaks CA, Sage.</w:t>
      </w:r>
    </w:p>
    <w:p w14:paraId="57AAEB3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30] Lenth, R.V. 2024 emmeans: Estimated Marginal Means, aka Least-Squares Means.  (</w:t>
      </w:r>
    </w:p>
    <w:p w14:paraId="06FB1C0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31] R Core Team. 2024 R: A Language and Environment for Statistical Computing.  (Vienna, Austria.</w:t>
      </w:r>
    </w:p>
    <w:p w14:paraId="3F30BED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32] Eggert, A.-K. &amp; Müller, J.K. 1992 Joint breeding in female burying beetle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1</w:t>
      </w:r>
      <w:r w:rsidRPr="00EA7B99">
        <w:rPr>
          <w:rFonts w:ascii="Times New Roman" w:hAnsi="Times New Roman" w:cs="Times New Roman"/>
          <w:noProof/>
          <w:sz w:val="24"/>
          <w:szCs w:val="24"/>
        </w:rPr>
        <w:t>, 237-242.</w:t>
      </w:r>
    </w:p>
    <w:p w14:paraId="0CD9E8F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3] Eggert, A.-K., Reinking, M. &amp; Müller, J.K. 1998 Parental care improves offspring survival and growth in burying beetles.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55</w:t>
      </w:r>
      <w:r w:rsidRPr="00EA7B99">
        <w:rPr>
          <w:rFonts w:ascii="Times New Roman" w:hAnsi="Times New Roman" w:cs="Times New Roman"/>
          <w:noProof/>
          <w:sz w:val="24"/>
          <w:szCs w:val="24"/>
        </w:rPr>
        <w:t>, 97-107.</w:t>
      </w:r>
    </w:p>
    <w:p w14:paraId="21524BB2"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4] Trumbo, S.T. 1990 Regulation of brood size in a burying beetle, Nicrophorus tomentosus (Silphidae). </w:t>
      </w:r>
      <w:r w:rsidRPr="00EA7B99">
        <w:rPr>
          <w:rFonts w:ascii="Times New Roman" w:hAnsi="Times New Roman" w:cs="Times New Roman"/>
          <w:i/>
          <w:noProof/>
          <w:sz w:val="24"/>
          <w:szCs w:val="24"/>
        </w:rPr>
        <w:t>Journal of Insect Behavio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w:t>
      </w:r>
      <w:r w:rsidRPr="00EA7B99">
        <w:rPr>
          <w:rFonts w:ascii="Times New Roman" w:hAnsi="Times New Roman" w:cs="Times New Roman"/>
          <w:noProof/>
          <w:sz w:val="24"/>
          <w:szCs w:val="24"/>
        </w:rPr>
        <w:t>, 491-500.</w:t>
      </w:r>
    </w:p>
    <w:p w14:paraId="3111D47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5] Trumbo, S.T. 2006 Infanticide, sexual selection and task specialization in a biparental burying beetle.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72</w:t>
      </w:r>
      <w:r w:rsidRPr="00EA7B99">
        <w:rPr>
          <w:rFonts w:ascii="Times New Roman" w:hAnsi="Times New Roman" w:cs="Times New Roman"/>
          <w:noProof/>
          <w:sz w:val="24"/>
          <w:szCs w:val="24"/>
        </w:rPr>
        <w:t>, 1159-1167.</w:t>
      </w:r>
    </w:p>
    <w:p w14:paraId="59F49F1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6] Scott, M.P., LEE, W.J. &amp; Van Der Reijden, E. 2007 The frequency and fitness consequences of communal breeding in a natural population of burying beetles: a test of reproductive skew.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2</w:t>
      </w:r>
      <w:r w:rsidRPr="00EA7B99">
        <w:rPr>
          <w:rFonts w:ascii="Times New Roman" w:hAnsi="Times New Roman" w:cs="Times New Roman"/>
          <w:noProof/>
          <w:sz w:val="24"/>
          <w:szCs w:val="24"/>
        </w:rPr>
        <w:t>, 651-661.</w:t>
      </w:r>
    </w:p>
    <w:p w14:paraId="55C84C1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7] Müller, J.K., Braunisch, V., Hwang, W. &amp; Eggert, A.-K. 2007 Alternative tactics and individual reproductive success in natural associations of the burying beetle, Nicrophorus vespilloides.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8</w:t>
      </w:r>
      <w:r w:rsidRPr="00EA7B99">
        <w:rPr>
          <w:rFonts w:ascii="Times New Roman" w:hAnsi="Times New Roman" w:cs="Times New Roman"/>
          <w:noProof/>
          <w:sz w:val="24"/>
          <w:szCs w:val="24"/>
        </w:rPr>
        <w:t>, 196-203.</w:t>
      </w:r>
    </w:p>
    <w:p w14:paraId="7EC7E3A6"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8] Eggert, A.K. &amp; Sakaluk, S.K. 2000 Benefits of communal breeding in burying beetles: a field experiment.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5</w:t>
      </w:r>
      <w:r w:rsidRPr="00EA7B99">
        <w:rPr>
          <w:rFonts w:ascii="Times New Roman" w:hAnsi="Times New Roman" w:cs="Times New Roman"/>
          <w:noProof/>
          <w:sz w:val="24"/>
          <w:szCs w:val="24"/>
        </w:rPr>
        <w:t>, 262-266.</w:t>
      </w:r>
    </w:p>
    <w:p w14:paraId="1303D87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9] Komdeur, J., Schrama, M.J., Meijer, K., Moore, A.J. &amp; Beukeboom, L.W. 2013 Cobreeding in the burying beetle, Nicrophorus vespilloides: tolerance rather than cooperation. </w:t>
      </w:r>
      <w:r w:rsidRPr="00EA7B99">
        <w:rPr>
          <w:rFonts w:ascii="Times New Roman" w:hAnsi="Times New Roman" w:cs="Times New Roman"/>
          <w:i/>
          <w:noProof/>
          <w:sz w:val="24"/>
          <w:szCs w:val="24"/>
        </w:rPr>
        <w:t>Eth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9</w:t>
      </w:r>
      <w:r w:rsidRPr="00EA7B99">
        <w:rPr>
          <w:rFonts w:ascii="Times New Roman" w:hAnsi="Times New Roman" w:cs="Times New Roman"/>
          <w:noProof/>
          <w:sz w:val="24"/>
          <w:szCs w:val="24"/>
        </w:rPr>
        <w:t>, 1138-1148.</w:t>
      </w:r>
    </w:p>
    <w:p w14:paraId="1B47525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0] DeVault, T.L., Rhodes, J., Olin E &amp; Shivik, J.A. 2003 Scavenging by vertebrates: behavioral, ecological, and evolutionary perspectives on an important energy transfer pathway in terrestrial ecosystems. </w:t>
      </w:r>
      <w:r w:rsidRPr="00EA7B99">
        <w:rPr>
          <w:rFonts w:ascii="Times New Roman" w:hAnsi="Times New Roman" w:cs="Times New Roman"/>
          <w:i/>
          <w:noProof/>
          <w:sz w:val="24"/>
          <w:szCs w:val="24"/>
        </w:rPr>
        <w:t>Oiko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2</w:t>
      </w:r>
      <w:r w:rsidRPr="00EA7B99">
        <w:rPr>
          <w:rFonts w:ascii="Times New Roman" w:hAnsi="Times New Roman" w:cs="Times New Roman"/>
          <w:noProof/>
          <w:sz w:val="24"/>
          <w:szCs w:val="24"/>
        </w:rPr>
        <w:t>, 225-234.</w:t>
      </w:r>
    </w:p>
    <w:p w14:paraId="4FFF47F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1] Chen, B.F., Liu, M., Rubenstein, D.R., Sun, S.J., Liu, J.N., Lin, Y.H. &amp; Shen, S.F. 2020 A chemically triggered transition from conflict to cooperation in burying beetles. </w:t>
      </w:r>
      <w:r w:rsidRPr="00EA7B99">
        <w:rPr>
          <w:rFonts w:ascii="Times New Roman" w:hAnsi="Times New Roman" w:cs="Times New Roman"/>
          <w:i/>
          <w:noProof/>
          <w:sz w:val="24"/>
          <w:szCs w:val="24"/>
        </w:rPr>
        <w:t>Ecology Letter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467-475.</w:t>
      </w:r>
    </w:p>
    <w:p w14:paraId="32F21A5F" w14:textId="77777777" w:rsidR="00EA7B99" w:rsidRPr="00EA7B99" w:rsidRDefault="00EA7B99" w:rsidP="00EA7B99">
      <w:pPr>
        <w:pStyle w:val="EndNoteBibliography"/>
        <w:spacing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42] Scott, M.P. 1994 Competition with flies promotes communal breeding in the burying beetle, Nicrophorus tomentosu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4</w:t>
      </w:r>
      <w:r w:rsidRPr="00EA7B99">
        <w:rPr>
          <w:rFonts w:ascii="Times New Roman" w:hAnsi="Times New Roman" w:cs="Times New Roman"/>
          <w:noProof/>
          <w:sz w:val="24"/>
          <w:szCs w:val="24"/>
        </w:rPr>
        <w:t>, 367-373.</w:t>
      </w:r>
    </w:p>
    <w:p w14:paraId="4374446B" w14:textId="51D9FE00" w:rsidR="0077082A" w:rsidRPr="00EA7B99" w:rsidRDefault="00305466" w:rsidP="00EA7B99">
      <w:pPr>
        <w:spacing w:line="480" w:lineRule="auto"/>
        <w:rPr>
          <w:rFonts w:ascii="Times New Roman" w:hAnsi="Times New Roman" w:cs="Times New Roman"/>
          <w:color w:val="FF0000"/>
          <w:sz w:val="24"/>
          <w:szCs w:val="24"/>
        </w:rPr>
      </w:pPr>
      <w:r w:rsidRPr="00EA7B99">
        <w:rPr>
          <w:rFonts w:ascii="Times New Roman" w:hAnsi="Times New Roman" w:cs="Times New Roman"/>
          <w:color w:val="FF0000"/>
          <w:sz w:val="24"/>
          <w:szCs w:val="24"/>
        </w:rPr>
        <w:fldChar w:fldCharType="end"/>
      </w:r>
      <w:r w:rsidR="0077082A" w:rsidRPr="00EA7B99">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3C91AD32" w14:textId="7B1350B9"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color w:val="FF0000"/>
          <w:sz w:val="24"/>
          <w:szCs w:val="24"/>
        </w:rPr>
        <w:drawing>
          <wp:inline distT="0" distB="0" distL="0" distR="0" wp14:anchorId="2F0CD27A" wp14:editId="7BA29993">
            <wp:extent cx="5733288" cy="7524941"/>
            <wp:effectExtent l="0" t="0" r="1270" b="0"/>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3288" cy="7524941"/>
                    </a:xfrm>
                    <a:prstGeom prst="rect">
                      <a:avLst/>
                    </a:prstGeom>
                  </pic:spPr>
                </pic:pic>
              </a:graphicData>
            </a:graphic>
          </wp:inline>
        </w:drawing>
      </w:r>
    </w:p>
    <w:p w14:paraId="4B1704E7"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0"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0"/>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342156" w:rsidRDefault="007B6816" w:rsidP="007B6816">
      <w:pPr>
        <w:spacing w:line="480" w:lineRule="auto"/>
        <w:rPr>
          <w:rFonts w:ascii="Times New Roman" w:hAnsi="Times New Roman" w:cs="Times New Roman"/>
          <w:b/>
          <w:bCs/>
          <w:sz w:val="24"/>
          <w:szCs w:val="24"/>
        </w:rPr>
      </w:pPr>
      <w:r w:rsidRPr="00342156">
        <w:rPr>
          <w:rFonts w:ascii="Times New Roman" w:hAnsi="Times New Roman" w:cs="Times New Roman"/>
          <w:b/>
          <w:bCs/>
          <w:sz w:val="24"/>
          <w:szCs w:val="24"/>
        </w:rPr>
        <w:lastRenderedPageBreak/>
        <w:t>Tables</w:t>
      </w:r>
    </w:p>
    <w:p w14:paraId="304D3A3F" w14:textId="556B7490" w:rsidR="007B6816" w:rsidRPr="0018685F" w:rsidRDefault="007B6816" w:rsidP="00687E6A">
      <w:pPr>
        <w:spacing w:line="480" w:lineRule="auto"/>
        <w:rPr>
          <w:rFonts w:ascii="Times New Roman" w:hAnsi="Times New Roman" w:cs="Times New Roman"/>
          <w:sz w:val="24"/>
          <w:szCs w:val="24"/>
        </w:rPr>
      </w:pPr>
      <w:r w:rsidRPr="00342156">
        <w:rPr>
          <w:rFonts w:ascii="Times New Roman" w:hAnsi="Times New Roman" w:cs="Times New Roman"/>
          <w:sz w:val="24"/>
          <w:szCs w:val="24"/>
        </w:rPr>
        <w:t xml:space="preserve">Table </w:t>
      </w:r>
      <w:r w:rsidR="00342156" w:rsidRPr="00342156">
        <w:rPr>
          <w:rFonts w:ascii="Times New Roman" w:hAnsi="Times New Roman" w:cs="Times New Roman"/>
          <w:sz w:val="24"/>
          <w:szCs w:val="24"/>
        </w:rPr>
        <w:t>1</w:t>
      </w:r>
      <w:r w:rsidRPr="00342156">
        <w:rPr>
          <w:rFonts w:ascii="Times New Roman" w:hAnsi="Times New Roman" w:cs="Times New Roman"/>
          <w:sz w:val="24"/>
          <w:szCs w:val="24"/>
        </w:rPr>
        <w:t xml:space="preserve">. A summary of the GLMM results for the breeding outcomes and carcass use efficiency of </w:t>
      </w:r>
      <w:r w:rsidR="005320EC" w:rsidRPr="00342156">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3"/>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C63B8C" w14:textId="77777777" w:rsidR="00EB40A2" w:rsidRDefault="00EB40A2">
      <w:pPr>
        <w:spacing w:line="240" w:lineRule="auto"/>
      </w:pPr>
      <w:r>
        <w:separator/>
      </w:r>
    </w:p>
  </w:endnote>
  <w:endnote w:type="continuationSeparator" w:id="0">
    <w:p w14:paraId="22DA5C25" w14:textId="77777777" w:rsidR="00EB40A2" w:rsidRDefault="00EB40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22C468" w14:textId="77777777" w:rsidR="00EB40A2" w:rsidRDefault="00EB40A2">
      <w:pPr>
        <w:spacing w:after="0"/>
      </w:pPr>
      <w:r>
        <w:separator/>
      </w:r>
    </w:p>
  </w:footnote>
  <w:footnote w:type="continuationSeparator" w:id="0">
    <w:p w14:paraId="7F800D1D" w14:textId="77777777" w:rsidR="00EB40A2" w:rsidRDefault="00EB40A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5BEA"/>
    <w:rsid w:val="0001678E"/>
    <w:rsid w:val="00017EB6"/>
    <w:rsid w:val="0002102E"/>
    <w:rsid w:val="0002131A"/>
    <w:rsid w:val="00022DCC"/>
    <w:rsid w:val="000236C8"/>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8EF"/>
    <w:rsid w:val="00054BD7"/>
    <w:rsid w:val="0005504C"/>
    <w:rsid w:val="00055E06"/>
    <w:rsid w:val="00055FD6"/>
    <w:rsid w:val="0005614C"/>
    <w:rsid w:val="000565CE"/>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CC"/>
    <w:rsid w:val="000A7F6A"/>
    <w:rsid w:val="000B1C0E"/>
    <w:rsid w:val="000B543B"/>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5F5D"/>
    <w:rsid w:val="00120031"/>
    <w:rsid w:val="0012031C"/>
    <w:rsid w:val="0012174D"/>
    <w:rsid w:val="00121DC9"/>
    <w:rsid w:val="00122150"/>
    <w:rsid w:val="001227C5"/>
    <w:rsid w:val="001229F9"/>
    <w:rsid w:val="0012553A"/>
    <w:rsid w:val="001261B3"/>
    <w:rsid w:val="00127423"/>
    <w:rsid w:val="00127BF7"/>
    <w:rsid w:val="00130EA0"/>
    <w:rsid w:val="00131D61"/>
    <w:rsid w:val="001335C3"/>
    <w:rsid w:val="00134066"/>
    <w:rsid w:val="00135A0F"/>
    <w:rsid w:val="001369DF"/>
    <w:rsid w:val="00137FEA"/>
    <w:rsid w:val="001403A8"/>
    <w:rsid w:val="0014094C"/>
    <w:rsid w:val="00141CD9"/>
    <w:rsid w:val="00147718"/>
    <w:rsid w:val="00150651"/>
    <w:rsid w:val="00150E8A"/>
    <w:rsid w:val="001521CB"/>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1C57"/>
    <w:rsid w:val="001A2430"/>
    <w:rsid w:val="001A323E"/>
    <w:rsid w:val="001A3A97"/>
    <w:rsid w:val="001A433C"/>
    <w:rsid w:val="001A4C34"/>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1C14"/>
    <w:rsid w:val="001F1DCF"/>
    <w:rsid w:val="001F2FAA"/>
    <w:rsid w:val="001F3E2E"/>
    <w:rsid w:val="001F43E5"/>
    <w:rsid w:val="001F488D"/>
    <w:rsid w:val="001F7199"/>
    <w:rsid w:val="001F74F4"/>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1652"/>
    <w:rsid w:val="002231AC"/>
    <w:rsid w:val="00223238"/>
    <w:rsid w:val="00224D23"/>
    <w:rsid w:val="00225C1E"/>
    <w:rsid w:val="00225CD7"/>
    <w:rsid w:val="00225E85"/>
    <w:rsid w:val="002260B6"/>
    <w:rsid w:val="00226495"/>
    <w:rsid w:val="00230534"/>
    <w:rsid w:val="00231459"/>
    <w:rsid w:val="00232202"/>
    <w:rsid w:val="00233646"/>
    <w:rsid w:val="00234E81"/>
    <w:rsid w:val="00234FAA"/>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5926"/>
    <w:rsid w:val="00255C04"/>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DD5"/>
    <w:rsid w:val="002E7A61"/>
    <w:rsid w:val="002F07C1"/>
    <w:rsid w:val="002F132F"/>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2DB7"/>
    <w:rsid w:val="00332F85"/>
    <w:rsid w:val="00333180"/>
    <w:rsid w:val="0033363A"/>
    <w:rsid w:val="00333B5D"/>
    <w:rsid w:val="00334BB0"/>
    <w:rsid w:val="0033502E"/>
    <w:rsid w:val="00336DCB"/>
    <w:rsid w:val="00337398"/>
    <w:rsid w:val="00337400"/>
    <w:rsid w:val="0033760E"/>
    <w:rsid w:val="003401EB"/>
    <w:rsid w:val="00340C8D"/>
    <w:rsid w:val="00341288"/>
    <w:rsid w:val="00341DDF"/>
    <w:rsid w:val="00342156"/>
    <w:rsid w:val="00342AFA"/>
    <w:rsid w:val="00343A3C"/>
    <w:rsid w:val="00343FEC"/>
    <w:rsid w:val="003449C3"/>
    <w:rsid w:val="00345F1A"/>
    <w:rsid w:val="00347092"/>
    <w:rsid w:val="0035059B"/>
    <w:rsid w:val="003528D3"/>
    <w:rsid w:val="00352EEB"/>
    <w:rsid w:val="003536CB"/>
    <w:rsid w:val="00353EDB"/>
    <w:rsid w:val="00353F58"/>
    <w:rsid w:val="00354199"/>
    <w:rsid w:val="00354C43"/>
    <w:rsid w:val="003561AD"/>
    <w:rsid w:val="003572E2"/>
    <w:rsid w:val="0035762D"/>
    <w:rsid w:val="00357E9D"/>
    <w:rsid w:val="00360072"/>
    <w:rsid w:val="00360809"/>
    <w:rsid w:val="00360B26"/>
    <w:rsid w:val="003615CB"/>
    <w:rsid w:val="003615D3"/>
    <w:rsid w:val="00361B41"/>
    <w:rsid w:val="003626F8"/>
    <w:rsid w:val="003639A4"/>
    <w:rsid w:val="003640CE"/>
    <w:rsid w:val="00364EB2"/>
    <w:rsid w:val="003701B0"/>
    <w:rsid w:val="00370F58"/>
    <w:rsid w:val="00371011"/>
    <w:rsid w:val="0037264E"/>
    <w:rsid w:val="00372CB1"/>
    <w:rsid w:val="003731B6"/>
    <w:rsid w:val="003746E1"/>
    <w:rsid w:val="003756CE"/>
    <w:rsid w:val="00377DAE"/>
    <w:rsid w:val="003803CE"/>
    <w:rsid w:val="00381085"/>
    <w:rsid w:val="00383370"/>
    <w:rsid w:val="00383B6B"/>
    <w:rsid w:val="00383BFD"/>
    <w:rsid w:val="00384DE0"/>
    <w:rsid w:val="00384EB3"/>
    <w:rsid w:val="003851A0"/>
    <w:rsid w:val="00386B57"/>
    <w:rsid w:val="00390075"/>
    <w:rsid w:val="00390F3B"/>
    <w:rsid w:val="00392159"/>
    <w:rsid w:val="00392B93"/>
    <w:rsid w:val="00392C76"/>
    <w:rsid w:val="00393724"/>
    <w:rsid w:val="00393EB4"/>
    <w:rsid w:val="003940EC"/>
    <w:rsid w:val="00394CC1"/>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FE1"/>
    <w:rsid w:val="003E78AA"/>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6E"/>
    <w:rsid w:val="004148F8"/>
    <w:rsid w:val="00414F6D"/>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EAD"/>
    <w:rsid w:val="004A5A2D"/>
    <w:rsid w:val="004A680C"/>
    <w:rsid w:val="004A77F0"/>
    <w:rsid w:val="004B164F"/>
    <w:rsid w:val="004B2245"/>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617"/>
    <w:rsid w:val="005229E2"/>
    <w:rsid w:val="00522F31"/>
    <w:rsid w:val="00524AB1"/>
    <w:rsid w:val="00527655"/>
    <w:rsid w:val="005276FF"/>
    <w:rsid w:val="00531A47"/>
    <w:rsid w:val="005320EC"/>
    <w:rsid w:val="005322F4"/>
    <w:rsid w:val="00532ED2"/>
    <w:rsid w:val="00533266"/>
    <w:rsid w:val="0053361F"/>
    <w:rsid w:val="00533EB9"/>
    <w:rsid w:val="0053456D"/>
    <w:rsid w:val="00534DFC"/>
    <w:rsid w:val="00535466"/>
    <w:rsid w:val="00535E18"/>
    <w:rsid w:val="00536D74"/>
    <w:rsid w:val="005374A1"/>
    <w:rsid w:val="00540010"/>
    <w:rsid w:val="005410B5"/>
    <w:rsid w:val="0054252E"/>
    <w:rsid w:val="00545556"/>
    <w:rsid w:val="00547366"/>
    <w:rsid w:val="005505F8"/>
    <w:rsid w:val="0055125F"/>
    <w:rsid w:val="0055261F"/>
    <w:rsid w:val="00552F54"/>
    <w:rsid w:val="00554C15"/>
    <w:rsid w:val="00557FED"/>
    <w:rsid w:val="00560269"/>
    <w:rsid w:val="005607B5"/>
    <w:rsid w:val="005610DF"/>
    <w:rsid w:val="00561880"/>
    <w:rsid w:val="00562E13"/>
    <w:rsid w:val="005648AD"/>
    <w:rsid w:val="005650E2"/>
    <w:rsid w:val="0056543B"/>
    <w:rsid w:val="0056548A"/>
    <w:rsid w:val="005655BA"/>
    <w:rsid w:val="00566231"/>
    <w:rsid w:val="005677D3"/>
    <w:rsid w:val="00571D14"/>
    <w:rsid w:val="00571E24"/>
    <w:rsid w:val="005725FE"/>
    <w:rsid w:val="005729C0"/>
    <w:rsid w:val="00573BF1"/>
    <w:rsid w:val="00575D93"/>
    <w:rsid w:val="00576A46"/>
    <w:rsid w:val="005803B1"/>
    <w:rsid w:val="00580897"/>
    <w:rsid w:val="00581768"/>
    <w:rsid w:val="0058187B"/>
    <w:rsid w:val="005826C6"/>
    <w:rsid w:val="005834BF"/>
    <w:rsid w:val="00583A95"/>
    <w:rsid w:val="00583ABB"/>
    <w:rsid w:val="005853C0"/>
    <w:rsid w:val="00587C1B"/>
    <w:rsid w:val="00587C9B"/>
    <w:rsid w:val="00591A3E"/>
    <w:rsid w:val="00591BCB"/>
    <w:rsid w:val="00592A5E"/>
    <w:rsid w:val="00594151"/>
    <w:rsid w:val="005944E1"/>
    <w:rsid w:val="00595922"/>
    <w:rsid w:val="00595DC2"/>
    <w:rsid w:val="00596054"/>
    <w:rsid w:val="0059607B"/>
    <w:rsid w:val="005A0C46"/>
    <w:rsid w:val="005A0C7F"/>
    <w:rsid w:val="005A0EDC"/>
    <w:rsid w:val="005A1139"/>
    <w:rsid w:val="005A2721"/>
    <w:rsid w:val="005A2AEE"/>
    <w:rsid w:val="005A3E58"/>
    <w:rsid w:val="005A3EA8"/>
    <w:rsid w:val="005A59B3"/>
    <w:rsid w:val="005A629F"/>
    <w:rsid w:val="005A7BB4"/>
    <w:rsid w:val="005B0C10"/>
    <w:rsid w:val="005B2653"/>
    <w:rsid w:val="005B2918"/>
    <w:rsid w:val="005B2FCD"/>
    <w:rsid w:val="005B38A0"/>
    <w:rsid w:val="005B498F"/>
    <w:rsid w:val="005B5DE3"/>
    <w:rsid w:val="005B6723"/>
    <w:rsid w:val="005B7347"/>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618"/>
    <w:rsid w:val="005E65C0"/>
    <w:rsid w:val="005E7EB0"/>
    <w:rsid w:val="005F0E52"/>
    <w:rsid w:val="005F3FFC"/>
    <w:rsid w:val="005F4681"/>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548C"/>
    <w:rsid w:val="00646157"/>
    <w:rsid w:val="006466DC"/>
    <w:rsid w:val="00646F0D"/>
    <w:rsid w:val="00650024"/>
    <w:rsid w:val="006501ED"/>
    <w:rsid w:val="006504B9"/>
    <w:rsid w:val="00650AFD"/>
    <w:rsid w:val="00651029"/>
    <w:rsid w:val="0065200B"/>
    <w:rsid w:val="006520E6"/>
    <w:rsid w:val="00653858"/>
    <w:rsid w:val="00653914"/>
    <w:rsid w:val="006539C1"/>
    <w:rsid w:val="00653A7B"/>
    <w:rsid w:val="006552BE"/>
    <w:rsid w:val="00656FC6"/>
    <w:rsid w:val="006577BB"/>
    <w:rsid w:val="006602A5"/>
    <w:rsid w:val="006612FD"/>
    <w:rsid w:val="00661C87"/>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A1600"/>
    <w:rsid w:val="006A1E96"/>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5743"/>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6D87"/>
    <w:rsid w:val="00717BBD"/>
    <w:rsid w:val="007205B6"/>
    <w:rsid w:val="00721447"/>
    <w:rsid w:val="00721EDA"/>
    <w:rsid w:val="007221FC"/>
    <w:rsid w:val="00722FC5"/>
    <w:rsid w:val="00724D30"/>
    <w:rsid w:val="00727554"/>
    <w:rsid w:val="00730C67"/>
    <w:rsid w:val="00730F5B"/>
    <w:rsid w:val="00730FA8"/>
    <w:rsid w:val="00731EA5"/>
    <w:rsid w:val="00733C8E"/>
    <w:rsid w:val="00734715"/>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1927"/>
    <w:rsid w:val="007639DF"/>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5E35"/>
    <w:rsid w:val="007B6816"/>
    <w:rsid w:val="007B7D7D"/>
    <w:rsid w:val="007C1F4C"/>
    <w:rsid w:val="007C1FF3"/>
    <w:rsid w:val="007C3537"/>
    <w:rsid w:val="007C3A5A"/>
    <w:rsid w:val="007C3B27"/>
    <w:rsid w:val="007C5060"/>
    <w:rsid w:val="007C6AD0"/>
    <w:rsid w:val="007C6E16"/>
    <w:rsid w:val="007C6F5D"/>
    <w:rsid w:val="007C7FD2"/>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75D6"/>
    <w:rsid w:val="007F7987"/>
    <w:rsid w:val="00800B00"/>
    <w:rsid w:val="00801DD1"/>
    <w:rsid w:val="008026C0"/>
    <w:rsid w:val="00802ECE"/>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198"/>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615"/>
    <w:rsid w:val="00905C6A"/>
    <w:rsid w:val="009067A9"/>
    <w:rsid w:val="00907559"/>
    <w:rsid w:val="00913255"/>
    <w:rsid w:val="00913621"/>
    <w:rsid w:val="00913E9F"/>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1E87"/>
    <w:rsid w:val="009434C0"/>
    <w:rsid w:val="009436E5"/>
    <w:rsid w:val="00943964"/>
    <w:rsid w:val="00943A9A"/>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294B"/>
    <w:rsid w:val="00976678"/>
    <w:rsid w:val="009779DC"/>
    <w:rsid w:val="00977D05"/>
    <w:rsid w:val="009804C7"/>
    <w:rsid w:val="00981ACB"/>
    <w:rsid w:val="00981E37"/>
    <w:rsid w:val="00982008"/>
    <w:rsid w:val="009824A8"/>
    <w:rsid w:val="0098256E"/>
    <w:rsid w:val="009837A6"/>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2528"/>
    <w:rsid w:val="009F2A2F"/>
    <w:rsid w:val="009F36AF"/>
    <w:rsid w:val="009F3810"/>
    <w:rsid w:val="009F382C"/>
    <w:rsid w:val="009F4222"/>
    <w:rsid w:val="009F4D1C"/>
    <w:rsid w:val="009F65A1"/>
    <w:rsid w:val="00A000A5"/>
    <w:rsid w:val="00A0163D"/>
    <w:rsid w:val="00A041CF"/>
    <w:rsid w:val="00A043CD"/>
    <w:rsid w:val="00A05B1A"/>
    <w:rsid w:val="00A05C86"/>
    <w:rsid w:val="00A079FE"/>
    <w:rsid w:val="00A07CAB"/>
    <w:rsid w:val="00A07F52"/>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37C18"/>
    <w:rsid w:val="00A41F29"/>
    <w:rsid w:val="00A423D6"/>
    <w:rsid w:val="00A42654"/>
    <w:rsid w:val="00A44A36"/>
    <w:rsid w:val="00A44AA1"/>
    <w:rsid w:val="00A44B2B"/>
    <w:rsid w:val="00A44EF9"/>
    <w:rsid w:val="00A45F74"/>
    <w:rsid w:val="00A46E5C"/>
    <w:rsid w:val="00A501A1"/>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732F"/>
    <w:rsid w:val="00A80AAE"/>
    <w:rsid w:val="00A81D1C"/>
    <w:rsid w:val="00A821B9"/>
    <w:rsid w:val="00A821E4"/>
    <w:rsid w:val="00A822E3"/>
    <w:rsid w:val="00A822F1"/>
    <w:rsid w:val="00A84AFE"/>
    <w:rsid w:val="00A84CEE"/>
    <w:rsid w:val="00A85FDC"/>
    <w:rsid w:val="00A87890"/>
    <w:rsid w:val="00A90077"/>
    <w:rsid w:val="00A90C5C"/>
    <w:rsid w:val="00A910C7"/>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D7DBE"/>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6901"/>
    <w:rsid w:val="00B20042"/>
    <w:rsid w:val="00B21846"/>
    <w:rsid w:val="00B21B12"/>
    <w:rsid w:val="00B24079"/>
    <w:rsid w:val="00B24147"/>
    <w:rsid w:val="00B263E1"/>
    <w:rsid w:val="00B26D45"/>
    <w:rsid w:val="00B27B04"/>
    <w:rsid w:val="00B309BF"/>
    <w:rsid w:val="00B30AD6"/>
    <w:rsid w:val="00B31986"/>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A13"/>
    <w:rsid w:val="00B56AE4"/>
    <w:rsid w:val="00B5743B"/>
    <w:rsid w:val="00B60B61"/>
    <w:rsid w:val="00B60E5E"/>
    <w:rsid w:val="00B61519"/>
    <w:rsid w:val="00B6269E"/>
    <w:rsid w:val="00B632CD"/>
    <w:rsid w:val="00B637FA"/>
    <w:rsid w:val="00B64705"/>
    <w:rsid w:val="00B65102"/>
    <w:rsid w:val="00B66FF6"/>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8C6"/>
    <w:rsid w:val="00B87B60"/>
    <w:rsid w:val="00B90EEF"/>
    <w:rsid w:val="00B90FF1"/>
    <w:rsid w:val="00B910A1"/>
    <w:rsid w:val="00B91429"/>
    <w:rsid w:val="00B939C5"/>
    <w:rsid w:val="00B94267"/>
    <w:rsid w:val="00B9531E"/>
    <w:rsid w:val="00B954FF"/>
    <w:rsid w:val="00B96422"/>
    <w:rsid w:val="00B97258"/>
    <w:rsid w:val="00B97512"/>
    <w:rsid w:val="00BA1004"/>
    <w:rsid w:val="00BA1444"/>
    <w:rsid w:val="00BA1688"/>
    <w:rsid w:val="00BA1874"/>
    <w:rsid w:val="00BA319F"/>
    <w:rsid w:val="00BA3E4A"/>
    <w:rsid w:val="00BA3FC5"/>
    <w:rsid w:val="00BA4BFC"/>
    <w:rsid w:val="00BA6276"/>
    <w:rsid w:val="00BA6EDD"/>
    <w:rsid w:val="00BA6FB4"/>
    <w:rsid w:val="00BA7299"/>
    <w:rsid w:val="00BA74CB"/>
    <w:rsid w:val="00BB05DC"/>
    <w:rsid w:val="00BB2180"/>
    <w:rsid w:val="00BB29B2"/>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504"/>
    <w:rsid w:val="00BE452B"/>
    <w:rsid w:val="00BE4597"/>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06CAA"/>
    <w:rsid w:val="00C102EA"/>
    <w:rsid w:val="00C10726"/>
    <w:rsid w:val="00C1190B"/>
    <w:rsid w:val="00C11D16"/>
    <w:rsid w:val="00C13255"/>
    <w:rsid w:val="00C1343F"/>
    <w:rsid w:val="00C136CB"/>
    <w:rsid w:val="00C13B3B"/>
    <w:rsid w:val="00C15138"/>
    <w:rsid w:val="00C15E2F"/>
    <w:rsid w:val="00C1716A"/>
    <w:rsid w:val="00C17C38"/>
    <w:rsid w:val="00C21510"/>
    <w:rsid w:val="00C21C60"/>
    <w:rsid w:val="00C22074"/>
    <w:rsid w:val="00C231A6"/>
    <w:rsid w:val="00C25C60"/>
    <w:rsid w:val="00C277D5"/>
    <w:rsid w:val="00C30671"/>
    <w:rsid w:val="00C30F2E"/>
    <w:rsid w:val="00C3315D"/>
    <w:rsid w:val="00C333B6"/>
    <w:rsid w:val="00C343AE"/>
    <w:rsid w:val="00C34DF1"/>
    <w:rsid w:val="00C3683F"/>
    <w:rsid w:val="00C36893"/>
    <w:rsid w:val="00C37538"/>
    <w:rsid w:val="00C37764"/>
    <w:rsid w:val="00C408EF"/>
    <w:rsid w:val="00C41C6E"/>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60279"/>
    <w:rsid w:val="00C61451"/>
    <w:rsid w:val="00C625AC"/>
    <w:rsid w:val="00C631C4"/>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3E49"/>
    <w:rsid w:val="00C84455"/>
    <w:rsid w:val="00C84818"/>
    <w:rsid w:val="00C84B84"/>
    <w:rsid w:val="00C86143"/>
    <w:rsid w:val="00C865B8"/>
    <w:rsid w:val="00C8684C"/>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60D0"/>
    <w:rsid w:val="00CE66E5"/>
    <w:rsid w:val="00CE7F3A"/>
    <w:rsid w:val="00CF01FE"/>
    <w:rsid w:val="00CF0516"/>
    <w:rsid w:val="00CF08DB"/>
    <w:rsid w:val="00CF1048"/>
    <w:rsid w:val="00CF20A0"/>
    <w:rsid w:val="00CF2FD0"/>
    <w:rsid w:val="00CF3147"/>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2CC2"/>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3E9"/>
    <w:rsid w:val="00D529C6"/>
    <w:rsid w:val="00D5381C"/>
    <w:rsid w:val="00D542B0"/>
    <w:rsid w:val="00D54418"/>
    <w:rsid w:val="00D54FB6"/>
    <w:rsid w:val="00D55124"/>
    <w:rsid w:val="00D55825"/>
    <w:rsid w:val="00D55E2B"/>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E7C47"/>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27AE5"/>
    <w:rsid w:val="00E307F2"/>
    <w:rsid w:val="00E3140E"/>
    <w:rsid w:val="00E3198F"/>
    <w:rsid w:val="00E31BD9"/>
    <w:rsid w:val="00E31BF4"/>
    <w:rsid w:val="00E32665"/>
    <w:rsid w:val="00E32769"/>
    <w:rsid w:val="00E32C5D"/>
    <w:rsid w:val="00E32D86"/>
    <w:rsid w:val="00E32E10"/>
    <w:rsid w:val="00E33E79"/>
    <w:rsid w:val="00E34431"/>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0BF8"/>
    <w:rsid w:val="00E60F44"/>
    <w:rsid w:val="00E61E79"/>
    <w:rsid w:val="00E62063"/>
    <w:rsid w:val="00E63430"/>
    <w:rsid w:val="00E64019"/>
    <w:rsid w:val="00E64BEB"/>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A7B99"/>
    <w:rsid w:val="00EB0278"/>
    <w:rsid w:val="00EB120E"/>
    <w:rsid w:val="00EB1A24"/>
    <w:rsid w:val="00EB27F1"/>
    <w:rsid w:val="00EB2C8D"/>
    <w:rsid w:val="00EB3349"/>
    <w:rsid w:val="00EB3BC8"/>
    <w:rsid w:val="00EB3F05"/>
    <w:rsid w:val="00EB40A2"/>
    <w:rsid w:val="00EB636D"/>
    <w:rsid w:val="00EB667F"/>
    <w:rsid w:val="00EC0F85"/>
    <w:rsid w:val="00EC3CA4"/>
    <w:rsid w:val="00EC56E2"/>
    <w:rsid w:val="00EC6889"/>
    <w:rsid w:val="00EC71A4"/>
    <w:rsid w:val="00EC7459"/>
    <w:rsid w:val="00EC7B74"/>
    <w:rsid w:val="00ED10BC"/>
    <w:rsid w:val="00ED136C"/>
    <w:rsid w:val="00ED17C2"/>
    <w:rsid w:val="00ED4478"/>
    <w:rsid w:val="00ED6440"/>
    <w:rsid w:val="00ED649E"/>
    <w:rsid w:val="00ED6C0D"/>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342"/>
    <w:rsid w:val="00EF14D5"/>
    <w:rsid w:val="00EF28BA"/>
    <w:rsid w:val="00EF376B"/>
    <w:rsid w:val="00EF4467"/>
    <w:rsid w:val="00EF7BB7"/>
    <w:rsid w:val="00EF7E08"/>
    <w:rsid w:val="00F009B0"/>
    <w:rsid w:val="00F01873"/>
    <w:rsid w:val="00F043D9"/>
    <w:rsid w:val="00F04BF7"/>
    <w:rsid w:val="00F05860"/>
    <w:rsid w:val="00F06267"/>
    <w:rsid w:val="00F06758"/>
    <w:rsid w:val="00F06991"/>
    <w:rsid w:val="00F07869"/>
    <w:rsid w:val="00F101FD"/>
    <w:rsid w:val="00F10894"/>
    <w:rsid w:val="00F13247"/>
    <w:rsid w:val="00F13843"/>
    <w:rsid w:val="00F14F46"/>
    <w:rsid w:val="00F15C98"/>
    <w:rsid w:val="00F163F0"/>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445AF"/>
    <w:rsid w:val="00F4760E"/>
    <w:rsid w:val="00F502F0"/>
    <w:rsid w:val="00F507C7"/>
    <w:rsid w:val="00F50B68"/>
    <w:rsid w:val="00F517F6"/>
    <w:rsid w:val="00F53A38"/>
    <w:rsid w:val="00F54579"/>
    <w:rsid w:val="00F56218"/>
    <w:rsid w:val="00F56D62"/>
    <w:rsid w:val="00F6151A"/>
    <w:rsid w:val="00F62B79"/>
    <w:rsid w:val="00F63ECB"/>
    <w:rsid w:val="00F6440B"/>
    <w:rsid w:val="00F65278"/>
    <w:rsid w:val="00F656F4"/>
    <w:rsid w:val="00F658E3"/>
    <w:rsid w:val="00F65A1A"/>
    <w:rsid w:val="00F65D52"/>
    <w:rsid w:val="00F66A88"/>
    <w:rsid w:val="00F670FC"/>
    <w:rsid w:val="00F67E1D"/>
    <w:rsid w:val="00F7069A"/>
    <w:rsid w:val="00F70784"/>
    <w:rsid w:val="00F71C1E"/>
    <w:rsid w:val="00F72A2D"/>
    <w:rsid w:val="00F73C57"/>
    <w:rsid w:val="00F73DEF"/>
    <w:rsid w:val="00F74B7D"/>
    <w:rsid w:val="00F74D36"/>
    <w:rsid w:val="00F80484"/>
    <w:rsid w:val="00F80C8A"/>
    <w:rsid w:val="00F80F0B"/>
    <w:rsid w:val="00F82BA8"/>
    <w:rsid w:val="00F83BA0"/>
    <w:rsid w:val="00F84908"/>
    <w:rsid w:val="00F86292"/>
    <w:rsid w:val="00F87D40"/>
    <w:rsid w:val="00F91350"/>
    <w:rsid w:val="00F9166D"/>
    <w:rsid w:val="00F921C1"/>
    <w:rsid w:val="00F922E9"/>
    <w:rsid w:val="00F93931"/>
    <w:rsid w:val="00F960E2"/>
    <w:rsid w:val="00F97CD1"/>
    <w:rsid w:val="00FA1DF0"/>
    <w:rsid w:val="00FA207F"/>
    <w:rsid w:val="00FA2ADF"/>
    <w:rsid w:val="00FA4285"/>
    <w:rsid w:val="00FA4817"/>
    <w:rsid w:val="00FA51CF"/>
    <w:rsid w:val="00FA567A"/>
    <w:rsid w:val="00FA5773"/>
    <w:rsid w:val="00FB0245"/>
    <w:rsid w:val="00FB049D"/>
    <w:rsid w:val="00FB09DD"/>
    <w:rsid w:val="00FB10D0"/>
    <w:rsid w:val="00FB1631"/>
    <w:rsid w:val="00FB1DB0"/>
    <w:rsid w:val="00FB32A6"/>
    <w:rsid w:val="00FB3896"/>
    <w:rsid w:val="00FB3BFA"/>
    <w:rsid w:val="00FB4248"/>
    <w:rsid w:val="00FB4C6A"/>
    <w:rsid w:val="00FB53DC"/>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 w:type="paragraph" w:styleId="HTMLPreformatted">
    <w:name w:val="HTML Preformatted"/>
    <w:basedOn w:val="Normal"/>
    <w:link w:val="HTMLPreformattedChar"/>
    <w:uiPriority w:val="99"/>
    <w:semiHidden/>
    <w:unhideWhenUsed/>
    <w:rsid w:val="004B16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B164F"/>
    <w:rPr>
      <w:rFonts w:ascii="Consolas" w:eastAsiaTheme="minorEastAsia" w:hAnsi="Consola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85226939">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224950651">
      <w:bodyDiv w:val="1"/>
      <w:marLeft w:val="0"/>
      <w:marRight w:val="0"/>
      <w:marTop w:val="0"/>
      <w:marBottom w:val="0"/>
      <w:divBdr>
        <w:top w:val="none" w:sz="0" w:space="0" w:color="auto"/>
        <w:left w:val="none" w:sz="0" w:space="0" w:color="auto"/>
        <w:bottom w:val="none" w:sz="0" w:space="0" w:color="auto"/>
        <w:right w:val="none" w:sz="0" w:space="0" w:color="auto"/>
      </w:divBdr>
    </w:div>
    <w:div w:id="302345884">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53472663">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4282252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06462410">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 w:id="2100364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2</TotalTime>
  <Pages>32</Pages>
  <Words>10955</Words>
  <Characters>62445</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696</cp:revision>
  <dcterms:created xsi:type="dcterms:W3CDTF">2024-05-23T00:12:00Z</dcterms:created>
  <dcterms:modified xsi:type="dcterms:W3CDTF">2024-07-26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